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6B8F24" w14:textId="1BAE2562" w:rsidR="00FD481E" w:rsidRPr="00276EA6" w:rsidRDefault="00FD481E" w:rsidP="00276EA6">
      <w:pPr>
        <w:pStyle w:val="Title"/>
        <w:shd w:val="clear" w:color="auto" w:fill="auto"/>
        <w:spacing w:line="240" w:lineRule="auto"/>
      </w:pPr>
      <w:r w:rsidRPr="00276EA6">
        <w:t>Birth year, immune history and differences in risk from seasonal influenza H1N1 and H3N2</w:t>
      </w:r>
    </w:p>
    <w:p w14:paraId="4261AA8B" w14:textId="77777777" w:rsidR="00FD481E" w:rsidRPr="00276EA6" w:rsidRDefault="00FD481E" w:rsidP="00276EA6">
      <w:pPr>
        <w:shd w:val="clear" w:color="auto" w:fill="auto"/>
        <w:spacing w:line="240" w:lineRule="auto"/>
      </w:pPr>
    </w:p>
    <w:p w14:paraId="139910DF" w14:textId="610A99D0" w:rsidR="0053253B" w:rsidRPr="00276EA6" w:rsidRDefault="0053253B" w:rsidP="0053253B">
      <w:pPr>
        <w:shd w:val="clear" w:color="auto" w:fill="auto"/>
        <w:spacing w:line="240" w:lineRule="auto"/>
        <w:ind w:firstLine="0"/>
        <w:jc w:val="center"/>
      </w:pPr>
      <w:r w:rsidRPr="00276EA6">
        <w:t>Katelyn M Gostic</w:t>
      </w:r>
      <w:r w:rsidRPr="00276EA6">
        <w:rPr>
          <w:rStyle w:val="SubtleEmphasis"/>
        </w:rPr>
        <w:t>1</w:t>
      </w:r>
      <w:r w:rsidRPr="00276EA6">
        <w:t>, Jennifer Whitaker</w:t>
      </w:r>
      <w:r w:rsidRPr="00276EA6">
        <w:rPr>
          <w:rStyle w:val="SubtleEmphasis"/>
        </w:rPr>
        <w:t>2</w:t>
      </w:r>
      <w:r w:rsidRPr="00276EA6">
        <w:t>, Tristan Clark</w:t>
      </w:r>
      <w:r w:rsidRPr="00276EA6">
        <w:rPr>
          <w:rStyle w:val="SubtleEmphasis"/>
        </w:rPr>
        <w:t>3</w:t>
      </w:r>
      <w:r w:rsidRPr="00276EA6">
        <w:t>, Lars Østergaard</w:t>
      </w:r>
      <w:commentRangeStart w:id="0"/>
      <w:r w:rsidRPr="00276EA6">
        <w:rPr>
          <w:rStyle w:val="SubtleEmphasis"/>
        </w:rPr>
        <w:t>4</w:t>
      </w:r>
      <w:r w:rsidRPr="00276EA6">
        <w:t xml:space="preserve">, </w:t>
      </w:r>
      <w:commentRangeEnd w:id="0"/>
      <w:r w:rsidR="007148A5">
        <w:rPr>
          <w:rStyle w:val="CommentReference"/>
        </w:rPr>
        <w:commentReference w:id="0"/>
      </w:r>
      <w:r>
        <w:t>Rebecca Bridge</w:t>
      </w:r>
      <w:r w:rsidRPr="00276EA6">
        <w:rPr>
          <w:rStyle w:val="SubtleEmphasis"/>
        </w:rPr>
        <w:t>6</w:t>
      </w:r>
      <w:r>
        <w:t>, Shane Brady</w:t>
      </w:r>
      <w:r w:rsidRPr="00276EA6">
        <w:rPr>
          <w:rStyle w:val="SubtleEmphasis"/>
        </w:rPr>
        <w:t>6</w:t>
      </w:r>
      <w:r>
        <w:t xml:space="preserve">, </w:t>
      </w:r>
      <w:r w:rsidRPr="00276EA6">
        <w:t>Cecile Viboud</w:t>
      </w:r>
      <w:r>
        <w:rPr>
          <w:rStyle w:val="SubtleEmphasis"/>
        </w:rPr>
        <w:t>7</w:t>
      </w:r>
      <w:r w:rsidRPr="00276EA6">
        <w:t>, Michael Worobey</w:t>
      </w:r>
      <w:r>
        <w:rPr>
          <w:rStyle w:val="SubtleEmphasis"/>
        </w:rPr>
        <w:t>8</w:t>
      </w:r>
      <w:r w:rsidRPr="00276EA6">
        <w:t>, and James O Lloyd-Smith</w:t>
      </w:r>
      <w:r w:rsidRPr="00276EA6">
        <w:rPr>
          <w:rStyle w:val="SubtleEmphasis"/>
        </w:rPr>
        <w:t>1,</w:t>
      </w:r>
      <w:r>
        <w:rPr>
          <w:rStyle w:val="SubtleEmphasis"/>
        </w:rPr>
        <w:t>7</w:t>
      </w:r>
      <w:r w:rsidRPr="00276EA6">
        <w:rPr>
          <w:rStyle w:val="SubtleEmphasis"/>
        </w:rPr>
        <w:t>*</w:t>
      </w:r>
    </w:p>
    <w:p w14:paraId="7228E784" w14:textId="77777777" w:rsidR="0053253B" w:rsidRPr="00276EA6" w:rsidRDefault="0053253B" w:rsidP="0053253B">
      <w:pPr>
        <w:shd w:val="clear" w:color="auto" w:fill="auto"/>
        <w:spacing w:line="240" w:lineRule="auto"/>
      </w:pPr>
    </w:p>
    <w:p w14:paraId="2646AF1C" w14:textId="77777777" w:rsidR="0053253B" w:rsidRPr="00276EA6" w:rsidRDefault="0053253B" w:rsidP="0053253B">
      <w:pPr>
        <w:shd w:val="clear" w:color="auto" w:fill="auto"/>
        <w:spacing w:line="240" w:lineRule="auto"/>
      </w:pPr>
    </w:p>
    <w:p w14:paraId="00B89E44" w14:textId="77777777" w:rsidR="0053253B" w:rsidRPr="00276EA6" w:rsidRDefault="0053253B" w:rsidP="0053253B">
      <w:pPr>
        <w:shd w:val="clear" w:color="auto" w:fill="auto"/>
        <w:spacing w:line="240" w:lineRule="auto"/>
        <w:ind w:firstLine="0"/>
      </w:pPr>
      <w:r w:rsidRPr="00276EA6">
        <w:rPr>
          <w:rStyle w:val="SubtleEmphasis"/>
        </w:rPr>
        <w:t>1</w:t>
      </w:r>
      <w:r w:rsidRPr="00276EA6">
        <w:t>Dept. of Ecology and Evolutionary Biology, University of California, Los Angeles, Los Angeles, CA</w:t>
      </w:r>
    </w:p>
    <w:p w14:paraId="459C490E" w14:textId="77777777" w:rsidR="0053253B" w:rsidRPr="00276EA6" w:rsidRDefault="0053253B" w:rsidP="0053253B">
      <w:pPr>
        <w:shd w:val="clear" w:color="auto" w:fill="auto"/>
        <w:spacing w:line="240" w:lineRule="auto"/>
        <w:ind w:firstLine="0"/>
      </w:pPr>
      <w:r w:rsidRPr="00276EA6">
        <w:rPr>
          <w:rStyle w:val="SubtleEmphasis"/>
        </w:rPr>
        <w:t>2</w:t>
      </w:r>
      <w:r w:rsidRPr="00276EA6">
        <w:t>Division of Infectious Diseases, Mayo Clinic, Rochester, MN, USA</w:t>
      </w:r>
    </w:p>
    <w:p w14:paraId="17AB7A54" w14:textId="77777777" w:rsidR="0053253B" w:rsidRPr="00276EA6" w:rsidRDefault="0053253B" w:rsidP="0053253B">
      <w:pPr>
        <w:shd w:val="clear" w:color="auto" w:fill="auto"/>
        <w:spacing w:line="240" w:lineRule="auto"/>
        <w:ind w:firstLine="0"/>
      </w:pPr>
      <w:r w:rsidRPr="00276EA6">
        <w:rPr>
          <w:rStyle w:val="SubtleEmphasis"/>
        </w:rPr>
        <w:t>3</w:t>
      </w:r>
      <w:r w:rsidRPr="00276EA6">
        <w:t>Southampton General Hospital UK</w:t>
      </w:r>
    </w:p>
    <w:p w14:paraId="28809819" w14:textId="77777777" w:rsidR="0053253B" w:rsidRPr="00276EA6" w:rsidRDefault="0053253B" w:rsidP="0053253B">
      <w:pPr>
        <w:shd w:val="clear" w:color="auto" w:fill="auto"/>
        <w:spacing w:line="240" w:lineRule="auto"/>
        <w:ind w:firstLine="0"/>
      </w:pPr>
      <w:r w:rsidRPr="00276EA6">
        <w:rPr>
          <w:rStyle w:val="SubtleEmphasis"/>
        </w:rPr>
        <w:t>4</w:t>
      </w:r>
      <w:r w:rsidRPr="00276EA6">
        <w:t>Department of Infectious Diseases, Skejby Hospital, Århus, Denmark</w:t>
      </w:r>
    </w:p>
    <w:p w14:paraId="082E0AFE" w14:textId="77777777" w:rsidR="0053253B" w:rsidRPr="008C33D6" w:rsidRDefault="0053253B" w:rsidP="0053253B">
      <w:pPr>
        <w:shd w:val="clear" w:color="auto" w:fill="auto"/>
        <w:spacing w:line="240" w:lineRule="auto"/>
        <w:ind w:firstLine="0"/>
      </w:pPr>
      <w:r w:rsidRPr="00276EA6">
        <w:rPr>
          <w:rStyle w:val="SubtleEmphasis"/>
        </w:rPr>
        <w:t>6</w:t>
      </w:r>
      <w:r>
        <w:rPr>
          <w:rStyle w:val="SubtleEmphasis"/>
          <w:vertAlign w:val="baseline"/>
        </w:rPr>
        <w:t>Arizona Department of Health Services, Phoenix Arizona, USA</w:t>
      </w:r>
    </w:p>
    <w:p w14:paraId="69686D04" w14:textId="77777777" w:rsidR="0053253B" w:rsidRPr="00276EA6" w:rsidRDefault="0053253B" w:rsidP="0053253B">
      <w:pPr>
        <w:shd w:val="clear" w:color="auto" w:fill="auto"/>
        <w:spacing w:line="240" w:lineRule="auto"/>
        <w:ind w:firstLine="0"/>
      </w:pPr>
      <w:r w:rsidRPr="00276EA6">
        <w:rPr>
          <w:rStyle w:val="SubtleEmphasis"/>
        </w:rPr>
        <w:t>6</w:t>
      </w:r>
      <w:r w:rsidRPr="00276EA6">
        <w:t>Fogarty International Center, National Institutes of Health, Bethesda, MD</w:t>
      </w:r>
      <w:r>
        <w:t>, USA</w:t>
      </w:r>
    </w:p>
    <w:p w14:paraId="662B1BE0" w14:textId="77777777" w:rsidR="0053253B" w:rsidRPr="00276EA6" w:rsidRDefault="0053253B" w:rsidP="0053253B">
      <w:pPr>
        <w:shd w:val="clear" w:color="auto" w:fill="auto"/>
        <w:spacing w:line="240" w:lineRule="auto"/>
        <w:ind w:firstLine="0"/>
      </w:pPr>
      <w:r w:rsidRPr="00276EA6">
        <w:rPr>
          <w:rStyle w:val="SubtleEmphasis"/>
        </w:rPr>
        <w:t>7</w:t>
      </w:r>
      <w:r w:rsidRPr="00276EA6">
        <w:t>Dept. of Ecology and Evolutionary Biology, University of Arizona, Tucson, AZ</w:t>
      </w:r>
      <w:r>
        <w:t>, USA</w:t>
      </w:r>
    </w:p>
    <w:p w14:paraId="1ED95005" w14:textId="77777777" w:rsidR="0053253B" w:rsidRPr="00276EA6" w:rsidRDefault="0053253B" w:rsidP="0053253B">
      <w:pPr>
        <w:shd w:val="clear" w:color="auto" w:fill="auto"/>
        <w:spacing w:line="240" w:lineRule="auto"/>
        <w:ind w:firstLine="0"/>
      </w:pPr>
      <w:r w:rsidRPr="00276EA6">
        <w:t xml:space="preserve">* </w:t>
      </w:r>
      <w:hyperlink r:id="rId10" w:history="1">
        <w:r w:rsidRPr="00276EA6">
          <w:rPr>
            <w:rStyle w:val="Hyperlink"/>
          </w:rPr>
          <w:t>jlloydsmith@ucla.edu</w:t>
        </w:r>
      </w:hyperlink>
    </w:p>
    <w:p w14:paraId="0B7CE950" w14:textId="77777777" w:rsidR="0030589E" w:rsidRPr="00276EA6" w:rsidRDefault="0030589E" w:rsidP="00276EA6">
      <w:pPr>
        <w:shd w:val="clear" w:color="auto" w:fill="auto"/>
        <w:spacing w:line="240" w:lineRule="auto"/>
        <w:ind w:firstLine="0"/>
      </w:pPr>
    </w:p>
    <w:p w14:paraId="59F5CEAD" w14:textId="77777777" w:rsidR="00FD481E" w:rsidRPr="00276EA6" w:rsidRDefault="00FD481E" w:rsidP="00276EA6">
      <w:pPr>
        <w:shd w:val="clear" w:color="auto" w:fill="auto"/>
        <w:spacing w:line="240" w:lineRule="auto"/>
      </w:pPr>
    </w:p>
    <w:p w14:paraId="358D20D1" w14:textId="7D4662E2" w:rsidR="00FD481E" w:rsidRPr="00276EA6" w:rsidRDefault="00FD481E" w:rsidP="00276EA6">
      <w:pPr>
        <w:pStyle w:val="Heading1"/>
        <w:shd w:val="clear" w:color="auto" w:fill="auto"/>
        <w:spacing w:line="240" w:lineRule="auto"/>
        <w:rPr>
          <w:color w:val="000000" w:themeColor="text1"/>
        </w:rPr>
      </w:pPr>
      <w:r w:rsidRPr="00276EA6">
        <w:rPr>
          <w:color w:val="000000" w:themeColor="text1"/>
        </w:rPr>
        <w:t>Abstract</w:t>
      </w:r>
    </w:p>
    <w:p w14:paraId="44C61808" w14:textId="7D97B99B" w:rsidR="00FD481E" w:rsidRPr="00276EA6" w:rsidRDefault="00B972D9">
      <w:pPr>
        <w:shd w:val="clear" w:color="auto" w:fill="auto"/>
        <w:spacing w:line="240" w:lineRule="auto"/>
        <w:ind w:firstLine="0"/>
        <w:pPrChange w:id="1" w:author="Katelyn Gostic" w:date="2019-05-09T09:18:00Z">
          <w:pPr>
            <w:shd w:val="clear" w:color="auto" w:fill="auto"/>
            <w:spacing w:line="240" w:lineRule="auto"/>
          </w:pPr>
        </w:pPrChange>
      </w:pPr>
      <w:r w:rsidRPr="002A0830">
        <w:tab/>
      </w:r>
      <w:r w:rsidR="00FC0E5A" w:rsidRPr="002A0830">
        <w:t xml:space="preserve">Across decades of </w:t>
      </w:r>
      <w:r w:rsidR="0054138E" w:rsidRPr="00FA4853">
        <w:t>c</w:t>
      </w:r>
      <w:r w:rsidR="0054138E" w:rsidRPr="002A0830">
        <w:t>o-</w:t>
      </w:r>
      <w:r w:rsidR="00FC0E5A" w:rsidRPr="002A0830">
        <w:t xml:space="preserve">circulation in humans, </w:t>
      </w:r>
      <w:r w:rsidR="0054138E" w:rsidRPr="00FA4853">
        <w:t xml:space="preserve">seasonal </w:t>
      </w:r>
      <w:r w:rsidR="00FC0E5A" w:rsidRPr="00FA4853">
        <w:t>influenza A subtypes</w:t>
      </w:r>
      <w:r w:rsidRPr="00FA4853">
        <w:t xml:space="preserve"> H1N1 and H3N2</w:t>
      </w:r>
      <w:r w:rsidR="00FC0E5A" w:rsidRPr="00FA4853">
        <w:t xml:space="preserve"> </w:t>
      </w:r>
      <w:r w:rsidRPr="00FA4853">
        <w:t xml:space="preserve">have </w:t>
      </w:r>
      <w:r w:rsidR="00FC0E5A" w:rsidRPr="002A0830">
        <w:t>caused</w:t>
      </w:r>
      <w:r w:rsidR="00EB0A82" w:rsidRPr="002A0830">
        <w:t xml:space="preserve"> different </w:t>
      </w:r>
      <w:r w:rsidR="00FC0E5A" w:rsidRPr="002A0830">
        <w:t>age distributions of infection and mortality</w:t>
      </w:r>
      <w:r w:rsidRPr="002A0830">
        <w:t xml:space="preserve">. H3N2 typically causes the majority of cases in high-risk elderly cohorts, </w:t>
      </w:r>
      <w:r w:rsidR="00FC0E5A" w:rsidRPr="002A0830">
        <w:t xml:space="preserve">and the majority of overall deaths, </w:t>
      </w:r>
      <w:r w:rsidRPr="002A0830">
        <w:t>whereas H1N1 has a greater impact in young</w:t>
      </w:r>
      <w:r w:rsidR="002A0830" w:rsidRPr="002A0830">
        <w:t xml:space="preserve"> and middle-aged</w:t>
      </w:r>
      <w:r w:rsidRPr="002A0830">
        <w:t xml:space="preserve"> adults. </w:t>
      </w:r>
      <w:r w:rsidR="00FA4853">
        <w:t xml:space="preserve">We re-examine possible drivers of </w:t>
      </w:r>
      <w:r w:rsidR="00664F70">
        <w:t>these</w:t>
      </w:r>
      <w:r w:rsidR="00FA4853">
        <w:t xml:space="preserve"> patterns, </w:t>
      </w:r>
      <w:r w:rsidR="00FA4853">
        <w:rPr>
          <w:rStyle w:val="CommentReference"/>
          <w:sz w:val="22"/>
          <w:szCs w:val="22"/>
        </w:rPr>
        <w:t>m</w:t>
      </w:r>
      <w:r w:rsidR="002A0830" w:rsidRPr="007148A5">
        <w:rPr>
          <w:rStyle w:val="CommentReference"/>
          <w:sz w:val="22"/>
          <w:szCs w:val="22"/>
        </w:rPr>
        <w:t>otivated by the recent discovery of broadly-protective immunity arising from flu viruses encountered in childhood</w:t>
      </w:r>
      <w:r w:rsidR="00FA4853">
        <w:rPr>
          <w:rStyle w:val="CommentReference"/>
          <w:sz w:val="22"/>
          <w:szCs w:val="22"/>
        </w:rPr>
        <w:t>. Using two large, epidemiological data sets, we tested</w:t>
      </w:r>
      <w:r w:rsidR="002A0830" w:rsidRPr="007148A5">
        <w:rPr>
          <w:rStyle w:val="CommentReference"/>
          <w:sz w:val="22"/>
          <w:szCs w:val="22"/>
        </w:rPr>
        <w:t xml:space="preserve"> the possibility that immune imprinting shapes seasonal flu epidemiology via narrow immune memory to a particular subtype, or via broader immune memory that acts across subtypes. We also explore a separate hypothesis about evolutionary rate.</w:t>
      </w:r>
      <w:r w:rsidR="002A0830" w:rsidRPr="00FA4853">
        <w:t xml:space="preserve"> </w:t>
      </w:r>
      <w:r w:rsidR="00FA4853">
        <w:t>Likelihood-based model comparison showed that</w:t>
      </w:r>
      <w:r w:rsidR="00C34550" w:rsidRPr="00FA4853">
        <w:t xml:space="preserve"> within-subtype imprinting is the strongest driver of cohort-specific </w:t>
      </w:r>
      <w:r w:rsidR="00664F70">
        <w:t>seasonal influenza risk</w:t>
      </w:r>
      <w:r w:rsidR="00C34550" w:rsidRPr="00FA4853">
        <w:t xml:space="preserve">. </w:t>
      </w:r>
      <w:r w:rsidR="00FC0E5A" w:rsidRPr="00FA4853">
        <w:t>The data did not support a strong effect of evolutionary rate</w:t>
      </w:r>
      <w:r w:rsidR="001857FE" w:rsidRPr="00FA4853">
        <w:t>, or of broadly protective imprinting</w:t>
      </w:r>
      <w:r w:rsidR="009D43E5">
        <w:t xml:space="preserve">. </w:t>
      </w:r>
      <w:r w:rsidR="001A202D">
        <w:t>O</w:t>
      </w:r>
      <w:r w:rsidR="00664F70">
        <w:t xml:space="preserve">ur findings emphasize that </w:t>
      </w:r>
      <w:r w:rsidR="001A202D">
        <w:t>childhood exposures can imprint a lifelong immunological bias toward particular influenza subtypes</w:t>
      </w:r>
      <w:r w:rsidR="00664F70">
        <w:t>, and</w:t>
      </w:r>
      <w:r w:rsidR="0053253B">
        <w:t xml:space="preserve"> that these cohort-specific biases</w:t>
      </w:r>
      <w:r w:rsidR="00664F70">
        <w:t xml:space="preserve"> </w:t>
      </w:r>
      <w:r w:rsidR="001A202D">
        <w:t>shape epidemic age distributions</w:t>
      </w:r>
      <w:r w:rsidR="00DF55B3" w:rsidRPr="00FA4853">
        <w:t>.</w:t>
      </w:r>
      <w:r w:rsidR="00664F70">
        <w:t xml:space="preserve"> </w:t>
      </w:r>
      <w:r w:rsidR="001A202D">
        <w:t>These results illuminate the epidemiological impacts of antigenic seniority, indicating that l</w:t>
      </w:r>
      <w:r w:rsidR="00664F70">
        <w:t xml:space="preserve">ess “senior” antibody responses acquired later in life </w:t>
      </w:r>
      <w:r w:rsidR="001A202D">
        <w:t xml:space="preserve">do not provide the same strength of protection as responses imprinted in childhood. </w:t>
      </w:r>
      <w:r w:rsidR="00DF55B3" w:rsidRPr="00FA4853">
        <w:t xml:space="preserve"> </w:t>
      </w:r>
      <w:r w:rsidR="001A202D">
        <w:t>Finally, t</w:t>
      </w:r>
      <w:r w:rsidR="00DF55B3" w:rsidRPr="00FA4853">
        <w:t xml:space="preserve">hese results imply that </w:t>
      </w:r>
      <w:r w:rsidR="00D03D67" w:rsidRPr="00FA4853">
        <w:t xml:space="preserve">H1N1’s mortality burden (currently low) may increase in the </w:t>
      </w:r>
      <w:r w:rsidR="004E6708" w:rsidRPr="00FA4853">
        <w:t>coming decades, as</w:t>
      </w:r>
      <w:r w:rsidR="00D03D67" w:rsidRPr="00FA4853">
        <w:t xml:space="preserve"> cohorts </w:t>
      </w:r>
      <w:r w:rsidR="004E6708" w:rsidRPr="00FA4853">
        <w:t>that lack H1N1-specific imprinting</w:t>
      </w:r>
      <w:r w:rsidR="00D03D67" w:rsidRPr="00FA4853">
        <w:t xml:space="preserve"> </w:t>
      </w:r>
      <w:r w:rsidR="004E6708" w:rsidRPr="00FA4853">
        <w:t>eventually become elderly</w:t>
      </w:r>
      <w:r w:rsidR="00D03D67" w:rsidRPr="00FA4853">
        <w:t>.</w:t>
      </w:r>
      <w:r w:rsidR="00FD481E" w:rsidRPr="00276EA6">
        <w:br w:type="page"/>
      </w:r>
    </w:p>
    <w:p w14:paraId="2619A099" w14:textId="4D905306" w:rsidR="00FD481E" w:rsidRPr="00276EA6" w:rsidRDefault="00FD481E" w:rsidP="00276EA6">
      <w:pPr>
        <w:pStyle w:val="Heading1"/>
        <w:shd w:val="clear" w:color="auto" w:fill="auto"/>
      </w:pPr>
      <w:r w:rsidRPr="00276EA6">
        <w:lastRenderedPageBreak/>
        <w:t>Introduction</w:t>
      </w:r>
    </w:p>
    <w:p w14:paraId="5453D0F5" w14:textId="06D68040" w:rsidR="00812530" w:rsidRPr="00276EA6" w:rsidRDefault="009B4937" w:rsidP="00276EA6">
      <w:pPr>
        <w:shd w:val="clear" w:color="auto" w:fill="auto"/>
      </w:pPr>
      <w:r w:rsidRPr="00276EA6">
        <w:t xml:space="preserve">Childhood exposures to influenza leave an immunological imprint, which has reverberating, lifelong impacts on </w:t>
      </w:r>
      <w:r w:rsidR="00000BCC">
        <w:t>antibody-based immune memory</w:t>
      </w:r>
      <w:r w:rsidRPr="00276EA6">
        <w:t xml:space="preserve">. </w:t>
      </w:r>
      <w:r w:rsidR="0030589E" w:rsidRPr="00276EA6">
        <w:t xml:space="preserve">Foundational work on this phenomenon, </w:t>
      </w:r>
      <w:r w:rsidR="00BB5BA8" w:rsidRPr="00276EA6">
        <w:t xml:space="preserve">also known </w:t>
      </w:r>
      <w:r w:rsidR="00A86B46">
        <w:t xml:space="preserve">from serological data </w:t>
      </w:r>
      <w:r w:rsidR="00BB5BA8" w:rsidRPr="00276EA6">
        <w:t>as</w:t>
      </w:r>
      <w:r w:rsidR="0030589E" w:rsidRPr="00276EA6">
        <w:t xml:space="preserve"> original antigenic sin</w:t>
      </w:r>
      <w:r w:rsidR="00F50FDC" w:rsidRPr="00276EA6">
        <w:t xml:space="preserve"> </w:t>
      </w:r>
      <w:r w:rsidR="00F50FDC" w:rsidRPr="00276EA6">
        <w:fldChar w:fldCharType="begin"/>
      </w:r>
      <w:r w:rsidR="00F50FDC" w:rsidRPr="00276EA6">
        <w:instrText xml:space="preserve"> ADDIN ZOTERO_ITEM CSL_CITATION {"citationID":"vkODUPi3","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00F50FDC" w:rsidRPr="00276EA6">
        <w:fldChar w:fldCharType="separate"/>
      </w:r>
      <w:r w:rsidR="00F50FDC" w:rsidRPr="00276EA6">
        <w:rPr>
          <w:noProof/>
        </w:rPr>
        <w:t>(1)</w:t>
      </w:r>
      <w:r w:rsidR="00F50FDC" w:rsidRPr="00276EA6">
        <w:fldChar w:fldCharType="end"/>
      </w:r>
      <w:r w:rsidR="0030589E" w:rsidRPr="00276EA6">
        <w:t xml:space="preserve"> </w:t>
      </w:r>
      <w:r w:rsidR="00E1338D" w:rsidRPr="00276EA6">
        <w:t>or</w:t>
      </w:r>
      <w:r w:rsidR="0030589E" w:rsidRPr="00276EA6">
        <w:t xml:space="preserve"> antigenic seniority</w:t>
      </w:r>
      <w:r w:rsidR="00F50FDC" w:rsidRPr="00276EA6">
        <w:t xml:space="preserve"> </w:t>
      </w:r>
      <w:r w:rsidR="00F50FDC" w:rsidRPr="00276EA6">
        <w:fldChar w:fldCharType="begin"/>
      </w:r>
      <w:r w:rsidR="00F50FDC" w:rsidRPr="00276EA6">
        <w:instrText xml:space="preserve"> ADDIN ZOTERO_ITEM CSL_CITATION {"citationID":"TI5Ung4w","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00F50FDC" w:rsidRPr="00276EA6">
        <w:rPr>
          <w:rFonts w:ascii="Cambria Math" w:hAnsi="Cambria Math" w:cs="Cambria Math"/>
        </w:rPr>
        <w:instrText>∶</w:instrText>
      </w:r>
      <w:r w:rsidR="00F50FDC" w:rsidRPr="00276EA6">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00F50FDC" w:rsidRPr="00276EA6">
        <w:fldChar w:fldCharType="separate"/>
      </w:r>
      <w:r w:rsidR="00F50FDC" w:rsidRPr="00276EA6">
        <w:rPr>
          <w:noProof/>
        </w:rPr>
        <w:t>(2)</w:t>
      </w:r>
      <w:r w:rsidR="00F50FDC" w:rsidRPr="00276EA6">
        <w:fldChar w:fldCharType="end"/>
      </w:r>
      <w:r w:rsidR="00E87F7D" w:rsidRPr="00276EA6">
        <w:t>, s</w:t>
      </w:r>
      <w:r w:rsidR="0030589E" w:rsidRPr="00276EA6">
        <w:t>howed that individuals of all ages maintain the highest serological titers against influenza strains encountered in childhood</w:t>
      </w:r>
      <w:r w:rsidR="00F50FDC" w:rsidRPr="00276EA6">
        <w:t>, and</w:t>
      </w:r>
      <w:r w:rsidR="0030589E" w:rsidRPr="00276EA6">
        <w:t xml:space="preserve"> not necessarily against contemporary strains of the same subtype.</w:t>
      </w:r>
      <w:r w:rsidR="00BB5BA8" w:rsidRPr="00276EA6">
        <w:t xml:space="preserve"> </w:t>
      </w:r>
      <w:r w:rsidR="00B20431" w:rsidRPr="00276EA6">
        <w:t xml:space="preserve">Although </w:t>
      </w:r>
      <w:r w:rsidR="00AC7D23" w:rsidRPr="00276EA6">
        <w:t xml:space="preserve">foundational studies by </w:t>
      </w:r>
      <w:r w:rsidR="00B20431" w:rsidRPr="00276EA6">
        <w:t>Francis</w:t>
      </w:r>
      <w:r w:rsidR="00AC7D23" w:rsidRPr="00276EA6">
        <w:t xml:space="preserve"> </w:t>
      </w:r>
      <w:r w:rsidR="00AC7D23" w:rsidRPr="00276EA6">
        <w:fldChar w:fldCharType="begin"/>
      </w:r>
      <w:r w:rsidR="00AC7D23" w:rsidRPr="00276EA6">
        <w:instrText xml:space="preserve"> ADDIN ZOTERO_ITEM CSL_CITATION {"citationID":"SmZLgAth","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00AC7D23" w:rsidRPr="00276EA6">
        <w:fldChar w:fldCharType="separate"/>
      </w:r>
      <w:r w:rsidR="00AC7D23" w:rsidRPr="00276EA6">
        <w:rPr>
          <w:noProof/>
        </w:rPr>
        <w:t>(1)</w:t>
      </w:r>
      <w:r w:rsidR="00AC7D23" w:rsidRPr="00276EA6">
        <w:fldChar w:fldCharType="end"/>
      </w:r>
      <w:r w:rsidR="00B20431" w:rsidRPr="00276EA6">
        <w:t>, and later Lessler</w:t>
      </w:r>
      <w:r w:rsidR="00AC7D23" w:rsidRPr="00276EA6">
        <w:t xml:space="preserve"> et al. </w:t>
      </w:r>
      <w:r w:rsidR="00AC7D23" w:rsidRPr="00276EA6">
        <w:fldChar w:fldCharType="begin"/>
      </w:r>
      <w:r w:rsidR="00AC7D23" w:rsidRPr="00276EA6">
        <w:instrText xml:space="preserve"> ADDIN ZOTERO_ITEM CSL_CITATION {"citationID":"lgAnVQ2u","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00AC7D23" w:rsidRPr="00276EA6">
        <w:rPr>
          <w:rFonts w:ascii="Cambria Math" w:hAnsi="Cambria Math" w:cs="Cambria Math"/>
        </w:rPr>
        <w:instrText>∶</w:instrText>
      </w:r>
      <w:r w:rsidR="00AC7D23" w:rsidRPr="00276EA6">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00AC7D23" w:rsidRPr="00276EA6">
        <w:fldChar w:fldCharType="separate"/>
      </w:r>
      <w:r w:rsidR="00AC7D23" w:rsidRPr="00276EA6">
        <w:rPr>
          <w:noProof/>
        </w:rPr>
        <w:t>(2)</w:t>
      </w:r>
      <w:r w:rsidR="00AC7D23" w:rsidRPr="00276EA6">
        <w:fldChar w:fldCharType="end"/>
      </w:r>
      <w:r w:rsidR="00B20431" w:rsidRPr="00276EA6">
        <w:t>, argued that immune imprinting from childhood would not</w:t>
      </w:r>
      <w:r w:rsidR="00812530" w:rsidRPr="00276EA6">
        <w:t xml:space="preserve"> interfere with effective, </w:t>
      </w:r>
      <w:r w:rsidR="00812530" w:rsidRPr="00276EA6">
        <w:rPr>
          <w:i/>
        </w:rPr>
        <w:t>de</w:t>
      </w:r>
      <w:r w:rsidR="00551516">
        <w:rPr>
          <w:i/>
        </w:rPr>
        <w:t xml:space="preserve"> </w:t>
      </w:r>
      <w:r w:rsidR="00812530" w:rsidRPr="00276EA6">
        <w:rPr>
          <w:i/>
        </w:rPr>
        <w:t xml:space="preserve">novo </w:t>
      </w:r>
      <w:r w:rsidR="00812530" w:rsidRPr="00276EA6">
        <w:t>antibody responses later in life</w:t>
      </w:r>
      <w:r w:rsidR="00B20431" w:rsidRPr="00276EA6">
        <w:t xml:space="preserve">, </w:t>
      </w:r>
      <w:r w:rsidR="00812530" w:rsidRPr="00276EA6">
        <w:t xml:space="preserve">their findings </w:t>
      </w:r>
      <w:r w:rsidR="000A60EF" w:rsidRPr="00276EA6">
        <w:t xml:space="preserve">ignited decades of </w:t>
      </w:r>
      <w:r w:rsidR="00FF5A17">
        <w:t>unresolved scientific debate about the potential</w:t>
      </w:r>
      <w:r w:rsidR="000A60EF" w:rsidRPr="00276EA6">
        <w:t xml:space="preserve"> </w:t>
      </w:r>
      <w:r w:rsidR="00000BCC">
        <w:t>negative impacts of antigenic sin</w:t>
      </w:r>
      <w:r w:rsidR="00E41BD2">
        <w:t xml:space="preserve">, where cross-reactive memory B cells might exclude true, </w:t>
      </w:r>
      <w:r w:rsidR="00E41BD2">
        <w:rPr>
          <w:i/>
        </w:rPr>
        <w:t xml:space="preserve">de novo </w:t>
      </w:r>
      <w:r w:rsidR="00E41BD2">
        <w:t>responses from the naïve B cell pool</w:t>
      </w:r>
      <w:r w:rsidR="00A86B46">
        <w:t>, and interfere with the expansion of immune breadth</w:t>
      </w:r>
      <w:r w:rsidR="00000BCC">
        <w:t xml:space="preserve"> </w:t>
      </w:r>
      <w:r w:rsidR="00812530" w:rsidRPr="00276EA6">
        <w:fldChar w:fldCharType="begin"/>
      </w:r>
      <w:r w:rsidR="00871931" w:rsidRPr="00276EA6">
        <w:instrText xml:space="preserve"> ADDIN ZOTERO_ITEM CSL_CITATION {"citationID":"qrdSFanI","properties":{"formattedCitation":"(3,4)","plainCitation":"(3,4)","noteIndex":0},"citationItems":[{"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title-short":"The Doctrine of Original Antigenic Sin","journalAbbreviation":"J Infect Dis","language":"en","author":[{"family":"Monto","given":"Arnold S."},{"family":"Malosh","given":"Ryan E."},{"family":"Petrie","given":"Joshua G."},{"family":"Martin","given":"Emily T."}],"issued":{"date-parts":[["2017",6,15]]}}},{"id":1039,"uris":["http://zotero.org/groups/2313999/items/R7XEJ6IH"],"uri":["http://zotero.org/groups/2313999/items/R7XEJ6IH"],"itemData":{"id":1039,"type":"article-journal","title":"Original Antigenic Sin: How First Exposure Shapes Lifelong Anti–Influenza Virus Immune Responses","container-title":"The Journal of Immunology","page":"335-340","volume":"202","issue":"2","source":"www.jimmunol.org","abstract":"The term “original antigenic sin” (OAS) was first used in the 1960s to describe how one’s first exposure to influenza virus shapes the outcome of subsequent exposures to antigenically related strains. In the decades that have passed, OAS-like responses have been shown to play an integral role in both protection from and susceptibility to infections. OAS may also have an important deterministic role in the differential efficacy of influenza vaccine responses observed for various age cohorts across seasons. In this article, we review how the understanding of OAS has progressed from its initial description and highlight important outstanding questions in need of further study.","DOI":"10.4049/jimmunol.1801149","ISSN":"0022-1767, 1550-6606","note":"PMID: 30617114","title-short":"Original Antigenic Sin","language":"en","author":[{"family":"Zhang","given":"Ali"},{"family":"Stacey","given":"Hannah D."},{"family":"Mullarkey","given":"Caitlin E."},{"family":"Miller","given":"Matthew S."}],"issued":{"date-parts":[["2019",1,15]]}}}],"schema":"https://github.com/citation-style-language/schema/raw/master/csl-citation.json"} </w:instrText>
      </w:r>
      <w:r w:rsidR="00812530" w:rsidRPr="00276EA6">
        <w:fldChar w:fldCharType="separate"/>
      </w:r>
      <w:r w:rsidR="000249D2" w:rsidRPr="00276EA6">
        <w:rPr>
          <w:noProof/>
        </w:rPr>
        <w:t>(3,4)</w:t>
      </w:r>
      <w:r w:rsidR="00812530" w:rsidRPr="00276EA6">
        <w:fldChar w:fldCharType="end"/>
      </w:r>
      <w:r w:rsidR="00B20431" w:rsidRPr="00276EA6">
        <w:t xml:space="preserve">. </w:t>
      </w:r>
    </w:p>
    <w:p w14:paraId="67B39411" w14:textId="1B42FB43" w:rsidR="0030589E" w:rsidRPr="00276EA6" w:rsidRDefault="00812530" w:rsidP="00276EA6">
      <w:pPr>
        <w:shd w:val="clear" w:color="auto" w:fill="auto"/>
      </w:pPr>
      <w:r w:rsidRPr="00276EA6">
        <w:t>A new wave of studies has instead focused on</w:t>
      </w:r>
      <w:r w:rsidR="0030589E" w:rsidRPr="00276EA6">
        <w:t xml:space="preserve"> potential </w:t>
      </w:r>
      <w:r w:rsidRPr="00276EA6">
        <w:t xml:space="preserve">benefits </w:t>
      </w:r>
      <w:r w:rsidR="004E6708" w:rsidRPr="00276EA6">
        <w:t xml:space="preserve">of </w:t>
      </w:r>
      <w:r w:rsidR="00BB5BA8" w:rsidRPr="00276EA6">
        <w:t xml:space="preserve">immune </w:t>
      </w:r>
      <w:r w:rsidR="009B4937" w:rsidRPr="00276EA6">
        <w:t>imprinting</w:t>
      </w:r>
      <w:r w:rsidR="004E6708" w:rsidRPr="00276EA6">
        <w:t xml:space="preserve">. Childhood imprinting </w:t>
      </w:r>
      <w:r w:rsidR="000249D2" w:rsidRPr="00276EA6">
        <w:t xml:space="preserve">is thought to have shaped </w:t>
      </w:r>
      <w:r w:rsidR="004E6708" w:rsidRPr="00276EA6">
        <w:t>population</w:t>
      </w:r>
      <w:r w:rsidR="000A60EF" w:rsidRPr="00276EA6">
        <w:t xml:space="preserve"> immunity against every</w:t>
      </w:r>
      <w:r w:rsidR="000249D2" w:rsidRPr="00276EA6">
        <w:t xml:space="preserve"> pandemic in the modern epidemiological record </w:t>
      </w:r>
      <w:r w:rsidR="000249D2" w:rsidRPr="00276EA6">
        <w:fldChar w:fldCharType="begin"/>
      </w:r>
      <w:r w:rsidR="00A91633" w:rsidRPr="00276EA6">
        <w:instrText xml:space="preserve"> ADDIN ZOTERO_ITEM CSL_CITATION {"citationID":"vTaTiNeI","properties":{"formattedCitation":"(5\\uc0\\u8211{}11)","plainCitation":"(5–11)","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043,"uris":["http://zotero.org/groups/2313999/items/I2Y7U5WH"],"uri":["http://zotero.org/groups/2313999/items/I2Y7U5WH"],"itemData":{"id":1043,"type":"article-journal","title":"Global Mortality Estimates for the 2009 Influenza Pandemic from the GLaMOR Project: A Modeling Study","container-title":"PLOS Medicine","page":"e1001558","volume":"10","issue":"11","source":"PLoS Journals","abstract":"Lone Simonsen and colleagues use a two-stage statistical modeling approach to estimate the global mortality burden of the 2009 influenza pandemic from mortality data obtained from multiple countries. Please see later in the article for the Editors' Summary","DOI":"10.1371/journal.pmed.1001558","ISSN":"1549-1676","title-short":"Global Mortality Estimates for the 2009 Influenza Pandemic from the GLaMOR Project","journalAbbreviation":"PLOS Medicine","language":"en","author":[{"family":"Simonsen","given":"Lone"},{"family":"Spreeuwenberg","given":"Peter"},{"family":"Lustig","given":"Roger"},{"family":"Taylor","given":"Robert J."},{"family":"Fleming","given":"Douglas M."},{"family":"Kroneman","given":"Madelon"},{"family":"Kerkhove","given":"Maria D. Van"},{"family":"Mounts","given":"Anthony W."},{"family":"Paget","given":"W. John"},{"family":"Teams","given":"the GLaMOR Collaborating"}],"issued":{"date-parts":[["2013",11,26]]}}},{"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id":1051,"uris":["http://zotero.org/groups/2313999/items/QNY6SAT2"],"uri":["http://zotero.org/groups/2313999/items/QNY6SAT2"],"itemData":{"id":1051,"type":"article-journal","title":"Age-specific mortality risk from pandemic influenza","container-title":"Journal of Theoretical Biology","page":"29-34","volume":"288","source":"PubMed","abstract":"Younger age groups account for proportionally more mortality in influenza pandemics than in seasonal influenza epidemics. Mechanisms that might explain this include young people suffering from an over-reactive immune system (\"cytokine storm\"), older people benefiting from cross-immunity from a wider variety of previous influenza infections (\"antigenic history\"), and lifetime immune responses in all people being shaped by their first influenza A infection (\"antigenic imprinting\" or \"original antigenic sin\"). We examined whether these mechanisms can explain age-specific influenza mortality patterns, using the complete database of individual deaths in Canada from 1951 to 1999. The mortality pattern during the 1957 pandemic indicates that antigenic imprinting plays an important role in determining age-specific influenza virulence and that both shift years and major drift years contribute significantly to antigenic imprints. This information should help pandemic planners to identify age groups that might respond differently to novel influenza strains.","DOI":"10.1016/j.jtbi.2011.08.003","ISSN":"1095-8541","note":"PMID: 21856313","journalAbbreviation":"J. Theor. Biol.","language":"eng","author":[{"family":"Ma","given":"Junling"},{"family":"Dushoff","given":"Jonathan"},{"family":"Earn","given":"David J. D."}],"issued":{"date-parts":[["2011",11,7]]}}},{"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53,"uris":["http://zotero.org/groups/2313999/items/MXIXF4FM"],"uri":["http://zotero.org/groups/2313999/items/MXIXF4FM"],"itemData":{"id":1053,"type":"article-journal","title":"Age-Specific Mortality During the 1918 Influenza Pandemic: Unravelling the Mystery of High Young Adult Mortality","container-title":"PLoS ONE","volume":"8","issue":"8","source":"PubMed Central","abstract":"The worldwide spread of a novel influenza A (H1N1) virus in 2009 showed that influenza remains a significant health threat, even for individuals in the prime of life. This paper focuses on the unusually high young adult mortality observed during the Spanish flu pandemic of 1918. Using historical records from Canada and the U.S., we report a peak of mortality at the exact age of 28 during the pandemic and argue that this increased mortality resulted from an early life exposure to influenza during the previous Russian flu pandemic of 1889–90. We posit that in specific instances, development of immunological memory to an influenza virus strain in early life may lead to a dysregulated immune response to antigenically novel strains encountered in later life, thereby increasing the risk of death. Exposure during critical periods of development could also create holes in the T cell repertoire and impair fetal maturation in general, thereby increasing mortality from infectious diseases later in life. Knowledge of the age-pattern of susceptibility to mortality from influenza could improve crisis management during future influenza pandemics.","URL":"https://www.ncbi.nlm.nih.gov/pmc/articles/PMC3734171/","DOI":"10.1371/journal.pone.0069586","ISSN":"1932-6203","note":"PMID: 23940526\nPMCID: PMC3734171","title-short":"Age-Specific Mortality During the 1918 Influenza Pandemic","journalAbbreviation":"PLoS One","author":[{"family":"Gagnon","given":"Alain"},{"family":"Miller","given":"Matthew S."},{"family":"Hallman","given":"Stacey A."},{"family":"Bourbeau","given":"Robert"},{"family":"Herring","given":"D. Ann"},{"family":"Earn","given":"David JD."},{"family":"Madrenas","given":"Joaquín"}],"issued":{"date-parts":[["2013",8,5]]},"accessed":{"date-parts":[["2019",4,4]]}}}],"schema":"https://github.com/citation-style-language/schema/raw/master/csl-citation.json"} </w:instrText>
      </w:r>
      <w:r w:rsidR="000249D2" w:rsidRPr="00276EA6">
        <w:fldChar w:fldCharType="separate"/>
      </w:r>
      <w:r w:rsidR="00B42541" w:rsidRPr="00276EA6">
        <w:rPr>
          <w:color w:val="000000"/>
        </w:rPr>
        <w:t>(5–11)</w:t>
      </w:r>
      <w:r w:rsidR="000249D2" w:rsidRPr="00276EA6">
        <w:fldChar w:fldCharType="end"/>
      </w:r>
      <w:r w:rsidR="000249D2" w:rsidRPr="00276EA6">
        <w:t xml:space="preserve">. </w:t>
      </w:r>
      <w:r w:rsidR="004E6708" w:rsidRPr="00276EA6">
        <w:t>W</w:t>
      </w:r>
      <w:r w:rsidR="00B42541" w:rsidRPr="00276EA6">
        <w:t>e</w:t>
      </w:r>
      <w:r w:rsidR="004E6708" w:rsidRPr="00276EA6">
        <w:t xml:space="preserve"> also</w:t>
      </w:r>
      <w:r w:rsidR="00B42541" w:rsidRPr="00276EA6">
        <w:t xml:space="preserve"> now know that i</w:t>
      </w:r>
      <w:r w:rsidR="0030589E" w:rsidRPr="00276EA6">
        <w:t>mmune imprinting can provide broad, cross-subtype protection against novel, emerging avian</w:t>
      </w:r>
      <w:r w:rsidR="00750183" w:rsidRPr="00276EA6">
        <w:t xml:space="preserve"> </w:t>
      </w:r>
      <w:r w:rsidR="006546BE" w:rsidRPr="00276EA6">
        <w:t xml:space="preserve">influenza viruses </w:t>
      </w:r>
      <w:r w:rsidR="00750183" w:rsidRPr="00276EA6">
        <w:fldChar w:fldCharType="begin"/>
      </w:r>
      <w:r w:rsidR="00B42541" w:rsidRPr="00276EA6">
        <w:instrText xml:space="preserve"> ADDIN ZOTERO_ITEM CSL_CITATION {"citationID":"S6ZXPKMW","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750183" w:rsidRPr="00276EA6">
        <w:fldChar w:fldCharType="separate"/>
      </w:r>
      <w:r w:rsidR="00B42541" w:rsidRPr="00276EA6">
        <w:rPr>
          <w:noProof/>
        </w:rPr>
        <w:t>(12)</w:t>
      </w:r>
      <w:r w:rsidR="00750183" w:rsidRPr="00276EA6">
        <w:fldChar w:fldCharType="end"/>
      </w:r>
      <w:r w:rsidR="00C436B3" w:rsidRPr="00276EA6">
        <w:t xml:space="preserve">. As </w:t>
      </w:r>
      <w:r w:rsidR="000A60EF" w:rsidRPr="00276EA6">
        <w:t>avian and pandemic influenza viruses were historically</w:t>
      </w:r>
      <w:r w:rsidR="000249D2" w:rsidRPr="00276EA6">
        <w:t xml:space="preserve"> </w:t>
      </w:r>
      <w:r w:rsidR="008170EE" w:rsidRPr="00276EA6">
        <w:t xml:space="preserve">considered too novel to </w:t>
      </w:r>
      <w:r w:rsidR="00000BCC">
        <w:t>encounter substantial</w:t>
      </w:r>
      <w:r w:rsidR="008170EE" w:rsidRPr="00276EA6">
        <w:t xml:space="preserve"> </w:t>
      </w:r>
      <w:r w:rsidR="00000BCC">
        <w:t>population</w:t>
      </w:r>
      <w:r w:rsidR="008170EE" w:rsidRPr="00276EA6">
        <w:t xml:space="preserve"> immunity </w:t>
      </w:r>
      <w:r w:rsidR="000A60EF" w:rsidRPr="00276EA6">
        <w:t xml:space="preserve">as they emerged </w:t>
      </w:r>
      <w:r w:rsidR="00C436B3" w:rsidRPr="00276EA6">
        <w:t>in</w:t>
      </w:r>
      <w:r w:rsidR="000A60EF" w:rsidRPr="00276EA6">
        <w:t>to</w:t>
      </w:r>
      <w:r w:rsidR="00C436B3" w:rsidRPr="00276EA6">
        <w:t xml:space="preserve"> humans, the existence of any protection from imprinting is a welcome </w:t>
      </w:r>
      <w:r w:rsidR="00551516">
        <w:t>discovery</w:t>
      </w:r>
      <w:r w:rsidR="00C436B3" w:rsidRPr="00276EA6">
        <w:t>.</w:t>
      </w:r>
      <w:r w:rsidR="006546BE" w:rsidRPr="00276EA6">
        <w:t xml:space="preserve"> </w:t>
      </w:r>
    </w:p>
    <w:p w14:paraId="6F443301" w14:textId="574D5D9B" w:rsidR="0030589E" w:rsidRPr="0010345F" w:rsidRDefault="00AC7D23" w:rsidP="00276EA6">
      <w:pPr>
        <w:shd w:val="clear" w:color="auto" w:fill="auto"/>
      </w:pPr>
      <w:r w:rsidRPr="00276EA6">
        <w:t>Recent studies</w:t>
      </w:r>
      <w:r w:rsidR="008170EE" w:rsidRPr="00276EA6">
        <w:t xml:space="preserve"> have</w:t>
      </w:r>
      <w:r w:rsidR="0030589E" w:rsidRPr="00276EA6">
        <w:t xml:space="preserve"> also highlighted</w:t>
      </w:r>
      <w:r w:rsidR="00551516">
        <w:t xml:space="preserve"> the ability of</w:t>
      </w:r>
      <w:r w:rsidR="0030589E" w:rsidRPr="00276EA6">
        <w:t xml:space="preserve"> imprinting to shape multiple layers of influenza immune memory, both broad and narrow. Influenza’s immunodominant epitopes, the primary targets of most </w:t>
      </w:r>
      <w:r w:rsidR="0030589E" w:rsidRPr="0010345F">
        <w:t xml:space="preserve">antibody responses, show considerable structural diversity and </w:t>
      </w:r>
      <w:r w:rsidR="009B4937" w:rsidRPr="0010345F">
        <w:t>drift antigenically</w:t>
      </w:r>
      <w:r w:rsidR="0030589E" w:rsidRPr="0010345F">
        <w:t xml:space="preserve"> over time. As a result, most seasonal influenza immunity provides only narrow, ephemeral</w:t>
      </w:r>
      <w:r w:rsidR="008170EE" w:rsidRPr="0010345F">
        <w:t xml:space="preserve">, </w:t>
      </w:r>
      <w:r w:rsidR="0030589E" w:rsidRPr="0010345F">
        <w:t>protection</w:t>
      </w:r>
      <w:r w:rsidR="00FF5A17">
        <w:t xml:space="preserve"> against closely related variants of the same hemagglutinin (HA) or neuraminidase (NA) subtype</w:t>
      </w:r>
      <w:r w:rsidR="0030589E" w:rsidRPr="0010345F">
        <w:t>.</w:t>
      </w:r>
      <w:r w:rsidR="00692FF3">
        <w:t xml:space="preserve"> </w:t>
      </w:r>
      <w:r w:rsidR="0030589E" w:rsidRPr="0010345F">
        <w:t xml:space="preserve">Until recently, broader cross-subtype (heterologous) </w:t>
      </w:r>
      <w:r w:rsidR="008A2B54">
        <w:t>protection was</w:t>
      </w:r>
      <w:r w:rsidR="0030589E" w:rsidRPr="0010345F">
        <w:t xml:space="preserve"> considered rare or anomalous, and so research on immune imprinting focused </w:t>
      </w:r>
      <w:r w:rsidR="00812530" w:rsidRPr="0010345F">
        <w:t>primarily</w:t>
      </w:r>
      <w:r w:rsidR="0030589E" w:rsidRPr="0010345F">
        <w:t xml:space="preserve"> on narrow within-subtype (homologous) </w:t>
      </w:r>
      <w:r w:rsidR="008A2B54">
        <w:t>cross-protection</w:t>
      </w:r>
      <w:r w:rsidR="0030589E" w:rsidRPr="0010345F">
        <w:t>.</w:t>
      </w:r>
      <w:r w:rsidR="008A2B54">
        <w:t xml:space="preserve"> </w:t>
      </w:r>
    </w:p>
    <w:p w14:paraId="26659D9C" w14:textId="506B68F9" w:rsidR="0030589E" w:rsidRPr="00276EA6" w:rsidRDefault="009B4937" w:rsidP="00276EA6">
      <w:pPr>
        <w:shd w:val="clear" w:color="auto" w:fill="auto"/>
      </w:pPr>
      <w:r w:rsidRPr="0010345F">
        <w:lastRenderedPageBreak/>
        <w:t>More recently</w:t>
      </w:r>
      <w:r w:rsidR="0030589E" w:rsidRPr="0010345F">
        <w:t>, the 2009 H1N1 pandemic, and subsequent efforts to develop a universal influenza vaccine</w:t>
      </w:r>
      <w:r w:rsidR="00FA3F08">
        <w:t>, have</w:t>
      </w:r>
      <w:r w:rsidR="0030589E" w:rsidRPr="0010345F">
        <w:t xml:space="preserve"> dr</w:t>
      </w:r>
      <w:r w:rsidR="00FA3F08">
        <w:t>awn</w:t>
      </w:r>
      <w:r w:rsidR="0030589E" w:rsidRPr="0010345F">
        <w:t xml:space="preserve"> attention to antibody responses that </w:t>
      </w:r>
      <w:r w:rsidR="008170EE" w:rsidRPr="0010345F">
        <w:t xml:space="preserve">can indeed </w:t>
      </w:r>
      <w:r w:rsidR="0030589E" w:rsidRPr="0010345F">
        <w:t>provide broad, heterologous protection</w:t>
      </w:r>
      <w:r w:rsidR="00851A98">
        <w:t xml:space="preserve"> across all HA subtypes in the same phylogenetic group</w:t>
      </w:r>
      <w:r w:rsidR="008A2B54">
        <w:t xml:space="preserve"> </w:t>
      </w:r>
      <w:r w:rsidR="00A225FF" w:rsidRPr="0010345F">
        <w:fldChar w:fldCharType="begin"/>
      </w:r>
      <w:r w:rsidR="00000BCC" w:rsidRPr="0010345F">
        <w:instrText xml:space="preserve"> ADDIN ZOTERO_ITEM CSL_CITATION {"citationID":"Vj73p2lG","properties":{"formattedCitation":"(13\\uc0\\u8211{}15)","plainCitation":"(13–15)","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schema":"https://github.com/citation-style-language/schema/raw/master/csl-citation.json"} </w:instrText>
      </w:r>
      <w:r w:rsidR="00A225FF" w:rsidRPr="0010345F">
        <w:fldChar w:fldCharType="separate"/>
      </w:r>
      <w:r w:rsidR="00000BCC" w:rsidRPr="0010345F">
        <w:rPr>
          <w:color w:val="000000"/>
        </w:rPr>
        <w:t>(13–15)</w:t>
      </w:r>
      <w:r w:rsidR="00A225FF" w:rsidRPr="0010345F">
        <w:fldChar w:fldCharType="end"/>
      </w:r>
      <w:r w:rsidR="0030589E" w:rsidRPr="0010345F">
        <w:t xml:space="preserve">. </w:t>
      </w:r>
      <w:commentRangeStart w:id="2"/>
      <w:r w:rsidR="00A93F57">
        <w:t xml:space="preserve">Phylogenetically, distinct HA subtypes </w:t>
      </w:r>
      <w:r w:rsidR="00F12F97">
        <w:t xml:space="preserve">(H1, H2, etc.) </w:t>
      </w:r>
      <w:r w:rsidR="00A93F57">
        <w:t>branch apart at the tips of the HA tree due to genetic and structural differences between their variable epitopes, whereas deeper branching between HA group 1 and HA group 2 is driven by divergence in the sequence and structure of more conserved epitopes</w:t>
      </w:r>
      <w:commentRangeEnd w:id="2"/>
      <w:r w:rsidR="00A93F57">
        <w:rPr>
          <w:rStyle w:val="CommentReference"/>
        </w:rPr>
        <w:commentReference w:id="2"/>
      </w:r>
      <w:r w:rsidR="00A93F57">
        <w:t xml:space="preserve">. </w:t>
      </w:r>
      <w:r w:rsidRPr="0010345F">
        <w:t>Broadly protective</w:t>
      </w:r>
      <w:r w:rsidR="0030589E" w:rsidRPr="0010345F">
        <w:t xml:space="preserve"> antibodies that target conserved </w:t>
      </w:r>
      <w:r w:rsidR="008A2B54">
        <w:t>HA epitopes</w:t>
      </w:r>
      <w:r w:rsidR="0030589E" w:rsidRPr="0010345F">
        <w:t xml:space="preserve"> have been particularly well studied</w:t>
      </w:r>
      <w:r w:rsidR="00C436B3" w:rsidRPr="0010345F">
        <w:t xml:space="preserve">, and </w:t>
      </w:r>
      <w:r w:rsidR="00B42541" w:rsidRPr="0010345F">
        <w:t>are</w:t>
      </w:r>
      <w:r w:rsidR="008170EE" w:rsidRPr="0010345F">
        <w:t xml:space="preserve"> common in existing human antibody repertoires </w:t>
      </w:r>
      <w:r w:rsidR="00A225FF" w:rsidRPr="0010345F">
        <w:fldChar w:fldCharType="begin"/>
      </w:r>
      <w:r w:rsidR="00871931" w:rsidRPr="0010345F">
        <w:instrText xml:space="preserve"> ADDIN ZOTERO_ITEM CSL_CITATION {"citationID":"bzSmchp6","properties":{"formattedCitation":"(13\\uc0\\u8211{}16)","plainCitation":"(13–16)","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93,"uris":["http://zotero.org/groups/2313999/items/JVF3QJMD"],"uri":["http://zotero.org/groups/2313999/items/JVF3QJMD"],"itemData":{"id":1093,"type":"article-journal","title":"Neutralizing Antibodies Against Previously Encountered Influenza Virus Strains Increase over Time: A Longitudinal Analysis","container-title":"Science Translational Medicine","page":"198ra107-198ra107","volume":"5","issue":"198","source":"stm.sciencemag.org","abstract":"Only a Matter of Time\nIn the fast-paced world of scientific research, most conclusions are drawn on few—or single—time points or with animal models that may accelerate—but not always accurately reproduce—disease progression. Longitudinal analyses are rare. Indeed, this is the case in influenza virus research, where it is thought that previous infections influence the outcome of subsequent infections, but little is actually known about how sequential exposures to antigenically diverse viruses affect the antibody response to influenza A viruses. Now, Miller et al. use samples obtained over a 20-year period from 40 individuals involved in the Framingham Heart Study to look at antibody titers to seasonal and pandemic influenza strains over time.\nThe authors find longitudinal increases in neutralizing antibodies to previously encountered seasonal and pandemic flu strains. This increase was not age-dependent because it was observed against strains encountered later in life as well as in earlier exposures. Titers to the more conserved hemagglutinin stalk domain increased modestly as well, but no neutralizing antibody titer increase was observed against a more antigenically stable virus (human cytomegalovirus). These results suggest that antigenic variation may drive the hierarchical humoral immune response to influenza strains. The contribution of antigenic variation to antibody titers to the conserved stalk region supports the pursuit of vaccine strategies that increase exposure to antigenically diverse strains of influenza.\nAntigenic variation promotes neutralizing antibodies to both seasonal and pandemic influenza A strains in humans.\nAntigenic variation promotes neutralizing antibodies to both seasonal and pandemic influenza A strains in humans.","DOI":"10.1126/scitranslmed.3006637","ISSN":"1946-6234, 1946-6242","note":"PMID: 23946196","title-short":"Neutralizing Antibodies Against Previously Encountered Influenza Virus Strains Increase over Time","language":"en","author":[{"family":"Miller","given":"Matthew S."},{"family":"Gardner","given":"Thomas J."},{"family":"Krammer","given":"Florian"},{"family":"Aguado","given":"Lauren C."},{"family":"Tortorella","given":"Domenico"},{"family":"Basler","given":"Christopher F."},{"family":"Palese","given":"Peter"}],"issued":{"date-parts":[["2013",8,14]]}}}],"schema":"https://github.com/citation-style-language/schema/raw/master/csl-citation.json"} </w:instrText>
      </w:r>
      <w:r w:rsidR="00A225FF" w:rsidRPr="0010345F">
        <w:fldChar w:fldCharType="separate"/>
      </w:r>
      <w:r w:rsidR="00A225FF" w:rsidRPr="0010345F">
        <w:rPr>
          <w:color w:val="000000"/>
        </w:rPr>
        <w:t>(13–16)</w:t>
      </w:r>
      <w:r w:rsidR="00A225FF" w:rsidRPr="0010345F">
        <w:fldChar w:fldCharType="end"/>
      </w:r>
      <w:r w:rsidR="00A93F57">
        <w:t xml:space="preserve">. </w:t>
      </w:r>
      <w:r w:rsidR="0030589E" w:rsidRPr="0010345F">
        <w:t xml:space="preserve">Recently, we showed that </w:t>
      </w:r>
      <w:r w:rsidR="00A86B46">
        <w:t>individuals gain</w:t>
      </w:r>
      <w:r w:rsidR="0030589E" w:rsidRPr="0010345F">
        <w:t xml:space="preserve"> strong, lifelong protection against novel avian influenza viruses from the</w:t>
      </w:r>
      <w:r w:rsidR="0030589E" w:rsidRPr="00276EA6">
        <w:t xml:space="preserve"> same HA group</w:t>
      </w:r>
      <w:r w:rsidR="00C436B3" w:rsidRPr="00276EA6">
        <w:t xml:space="preserve"> as the </w:t>
      </w:r>
      <w:r w:rsidR="00A86B46">
        <w:t>first seasonal strains encountered in childhood</w:t>
      </w:r>
      <w:r w:rsidR="00B42541" w:rsidRPr="00276EA6">
        <w:t xml:space="preserve"> </w:t>
      </w:r>
      <w:r w:rsidR="00B42541" w:rsidRPr="00276EA6">
        <w:fldChar w:fldCharType="begin"/>
      </w:r>
      <w:r w:rsidR="00B42541" w:rsidRPr="00276EA6">
        <w:instrText xml:space="preserve"> ADDIN ZOTERO_ITEM CSL_CITATION {"citationID":"sXtwCIFa","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B42541" w:rsidRPr="00276EA6">
        <w:fldChar w:fldCharType="separate"/>
      </w:r>
      <w:r w:rsidR="00B42541" w:rsidRPr="00276EA6">
        <w:rPr>
          <w:noProof/>
        </w:rPr>
        <w:t>(12)</w:t>
      </w:r>
      <w:r w:rsidR="00B42541" w:rsidRPr="00276EA6">
        <w:fldChar w:fldCharType="end"/>
      </w:r>
      <w:r w:rsidR="0030589E" w:rsidRPr="00276EA6">
        <w:t>.</w:t>
      </w:r>
      <w:r w:rsidR="00A86B46">
        <w:t xml:space="preserve"> Thus, broadly protective childhood imprinting strongly and predictably shapes birth year-specific risk from emerging, avian influenza viruses.</w:t>
      </w:r>
    </w:p>
    <w:p w14:paraId="235C210C" w14:textId="5B5570DD" w:rsidR="0030589E" w:rsidRPr="00276EA6" w:rsidRDefault="0030589E" w:rsidP="00276EA6">
      <w:pPr>
        <w:shd w:val="clear" w:color="auto" w:fill="auto"/>
      </w:pPr>
      <w:r w:rsidRPr="00276EA6">
        <w:t xml:space="preserve">Similar imprinting effects may also shape </w:t>
      </w:r>
      <w:r w:rsidR="004E6708" w:rsidRPr="00276EA6">
        <w:t xml:space="preserve">birth year-specific risk from familiar, seasonal </w:t>
      </w:r>
      <w:r w:rsidR="00A86B46">
        <w:t>strains</w:t>
      </w:r>
      <w:r w:rsidR="004E6708" w:rsidRPr="00276EA6">
        <w:t>.</w:t>
      </w:r>
      <w:r w:rsidRPr="00276EA6">
        <w:t xml:space="preserve"> Since 1977, two distinct subtypes of influenza A, H1N1 and H3N2, have circulated seasonally in humans, and show differences in </w:t>
      </w:r>
      <w:r w:rsidR="007171F9">
        <w:t>age-specific impacts</w:t>
      </w:r>
      <w:r w:rsidR="005869F2" w:rsidRPr="00276EA6">
        <w:t xml:space="preserve"> </w:t>
      </w:r>
      <w:r w:rsidR="005869F2" w:rsidRPr="00276EA6">
        <w:fldChar w:fldCharType="begin"/>
      </w:r>
      <w:r w:rsidR="00871931" w:rsidRPr="00276EA6">
        <w:instrText xml:space="preserve"> ADDIN ZOTERO_ITEM CSL_CITATION {"citationID":"La3LidQd","properties":{"formattedCitation":"(17\\uc0\\u8211{}20)","plainCitation":"(17–20)","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005869F2" w:rsidRPr="00276EA6">
        <w:fldChar w:fldCharType="separate"/>
      </w:r>
      <w:r w:rsidR="00A225FF" w:rsidRPr="00276EA6">
        <w:rPr>
          <w:color w:val="000000"/>
        </w:rPr>
        <w:t>(17–20)</w:t>
      </w:r>
      <w:r w:rsidR="005869F2" w:rsidRPr="00276EA6">
        <w:fldChar w:fldCharType="end"/>
      </w:r>
      <w:r w:rsidRPr="00276EA6">
        <w:t xml:space="preserve">. H3N2 causes the vast majority of cases in </w:t>
      </w:r>
      <w:r w:rsidR="009B4937" w:rsidRPr="00276EA6">
        <w:t>older adults</w:t>
      </w:r>
      <w:r w:rsidRPr="00276EA6">
        <w:t xml:space="preserve">, while H1N1 causes a greater proportion of cases in younger </w:t>
      </w:r>
      <w:r w:rsidR="00000BCC">
        <w:t>adults</w:t>
      </w:r>
      <w:r w:rsidRPr="00276EA6">
        <w:t>. These differences in age distribution are qualitatively consistent with childhood imprinting patterns, in that older cohorts</w:t>
      </w:r>
      <w:r w:rsidR="00165DB6">
        <w:t xml:space="preserve"> (i.e. those born before 1957 when H2N2 replaced H1N1)</w:t>
      </w:r>
      <w:r w:rsidRPr="00276EA6">
        <w:t xml:space="preserve"> were almost certainly exposed to historical variants of H1N1 in childhood, and may now be preferentially protected against modern, seasonal H1N1</w:t>
      </w:r>
      <w:r w:rsidR="005869F2" w:rsidRPr="00276EA6">
        <w:t xml:space="preserve"> </w:t>
      </w:r>
      <w:r w:rsidR="005869F2" w:rsidRPr="00276EA6">
        <w:fldChar w:fldCharType="begin"/>
      </w:r>
      <w:r w:rsidR="00871931" w:rsidRPr="00276EA6">
        <w:instrText xml:space="preserve"> ADDIN ZOTERO_ITEM CSL_CITATION {"citationID":"a1WQXtj4","properties":{"formattedCitation":"(18\\uc0\\u8211{}20)","plainCitation":"(18–20)","noteIndex":0},"citationItems":[{"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005869F2" w:rsidRPr="00276EA6">
        <w:fldChar w:fldCharType="separate"/>
      </w:r>
      <w:r w:rsidR="00A225FF" w:rsidRPr="00276EA6">
        <w:rPr>
          <w:color w:val="000000"/>
        </w:rPr>
        <w:t>(18–20)</w:t>
      </w:r>
      <w:r w:rsidR="005869F2" w:rsidRPr="00276EA6">
        <w:fldChar w:fldCharType="end"/>
      </w:r>
      <w:r w:rsidRPr="00276EA6">
        <w:t xml:space="preserve">. Likewise, </w:t>
      </w:r>
      <w:r w:rsidR="00000BCC">
        <w:t>younger adults</w:t>
      </w:r>
      <w:r w:rsidRPr="00276EA6">
        <w:t xml:space="preserve"> have the highest probabilities of childhood imprinting to H3N2, which is consistent with greater incidence of the opposite seasonal subtype, H1N1. </w:t>
      </w:r>
    </w:p>
    <w:p w14:paraId="7E540005" w14:textId="5FC1A2CD" w:rsidR="0030589E" w:rsidRPr="00276EA6" w:rsidRDefault="00000BCC" w:rsidP="00CB0303">
      <w:pPr>
        <w:shd w:val="clear" w:color="auto" w:fill="auto"/>
      </w:pPr>
      <w:r>
        <w:t xml:space="preserve">Here, we aim to test whether </w:t>
      </w:r>
      <w:r w:rsidR="00CB0303">
        <w:t>birth year-specific risk from seasonal influenza is primarily driven by broad</w:t>
      </w:r>
      <w:r w:rsidR="00F12F97">
        <w:t xml:space="preserve"> imprinting protection at the HA phylogenetic group-level</w:t>
      </w:r>
      <w:r w:rsidR="00CB0303">
        <w:t xml:space="preserve">, or by narrower imprinting </w:t>
      </w:r>
      <w:r w:rsidR="00F12F97">
        <w:t>protection</w:t>
      </w:r>
      <w:r w:rsidR="00CB0303">
        <w:t xml:space="preserve"> specific </w:t>
      </w:r>
      <w:r w:rsidR="00F12F97">
        <w:t xml:space="preserve">to a single </w:t>
      </w:r>
      <w:r w:rsidR="00CB0303">
        <w:t xml:space="preserve">HA or </w:t>
      </w:r>
      <w:commentRangeStart w:id="3"/>
      <w:commentRangeStart w:id="4"/>
      <w:r w:rsidR="00CB0303">
        <w:t xml:space="preserve">NA </w:t>
      </w:r>
      <w:commentRangeEnd w:id="3"/>
      <w:r w:rsidR="00C4098A">
        <w:rPr>
          <w:rStyle w:val="CommentReference"/>
        </w:rPr>
        <w:commentReference w:id="3"/>
      </w:r>
      <w:commentRangeEnd w:id="4"/>
      <w:r w:rsidR="007171F9">
        <w:rPr>
          <w:rStyle w:val="CommentReference"/>
        </w:rPr>
        <w:commentReference w:id="4"/>
      </w:r>
      <w:r w:rsidR="00CB0303">
        <w:t>subtype</w:t>
      </w:r>
      <w:r w:rsidR="0030589E" w:rsidRPr="00276EA6">
        <w:t xml:space="preserve">. </w:t>
      </w:r>
      <w:r w:rsidR="00F12F97">
        <w:t>Childhood imprinting specific to a particular hemagglutinin subtype might provide exceptionally strong, lifelong protection specific to H1 or to H3.</w:t>
      </w:r>
      <w:r w:rsidR="0030589E" w:rsidRPr="00276EA6">
        <w:t xml:space="preserve"> Similarly, childhood imprinting might act strongly at the NA subtype level, providing lifelong protection specific to N1 or to N2 (</w:t>
      </w:r>
      <w:r w:rsidR="0030589E" w:rsidRPr="00276EA6">
        <w:rPr>
          <w:rStyle w:val="SubtitleChar"/>
        </w:rPr>
        <w:t>Fig.</w:t>
      </w:r>
      <w:r w:rsidR="0030589E" w:rsidRPr="00276EA6">
        <w:rPr>
          <w:b/>
          <w:i/>
        </w:rPr>
        <w:t xml:space="preserve"> </w:t>
      </w:r>
      <w:r w:rsidR="005869F2" w:rsidRPr="00276EA6">
        <w:rPr>
          <w:b/>
          <w:i/>
        </w:rPr>
        <w:t>1</w:t>
      </w:r>
      <w:r w:rsidR="005869F2" w:rsidRPr="00276EA6">
        <w:t>).</w:t>
      </w:r>
      <w:r w:rsidR="0030589E" w:rsidRPr="00276EA6">
        <w:t xml:space="preserve"> Alternatively, broad HA group-level imprinting might drive seasonal influenza </w:t>
      </w:r>
      <w:r w:rsidR="0030589E" w:rsidRPr="00276EA6">
        <w:lastRenderedPageBreak/>
        <w:t xml:space="preserve">cohort effects. Although the </w:t>
      </w:r>
      <w:commentRangeStart w:id="5"/>
      <w:r w:rsidR="00E41BD2">
        <w:t>B cell clones</w:t>
      </w:r>
      <w:r w:rsidR="00E41BD2" w:rsidRPr="00276EA6">
        <w:t xml:space="preserve"> </w:t>
      </w:r>
      <w:commentRangeStart w:id="6"/>
      <w:commentRangeEnd w:id="6"/>
      <w:r w:rsidR="00984A6F">
        <w:rPr>
          <w:rStyle w:val="CommentReference"/>
        </w:rPr>
        <w:commentReference w:id="6"/>
      </w:r>
      <w:commentRangeEnd w:id="5"/>
      <w:r w:rsidR="008A2B54">
        <w:rPr>
          <w:rStyle w:val="CommentReference"/>
        </w:rPr>
        <w:commentReference w:id="5"/>
      </w:r>
      <w:r w:rsidR="0030589E" w:rsidRPr="00276EA6">
        <w:t xml:space="preserve">involved in group-level protection usually play a minimal role in immunity against familiar, seasonal influenza viruses, these </w:t>
      </w:r>
      <w:r w:rsidR="00E41BD2">
        <w:t>broadly protective clones</w:t>
      </w:r>
      <w:r w:rsidR="00E41BD2" w:rsidRPr="00276EA6">
        <w:t xml:space="preserve"> </w:t>
      </w:r>
      <w:r w:rsidR="0030589E" w:rsidRPr="00276EA6">
        <w:t xml:space="preserve">can rise in frequency and play a strong role in immunity if the host lacks immune memory of </w:t>
      </w:r>
      <w:r w:rsidR="00A6279B" w:rsidRPr="00276EA6">
        <w:t xml:space="preserve">more </w:t>
      </w:r>
      <w:r w:rsidR="009B4937" w:rsidRPr="00276EA6">
        <w:t>variable</w:t>
      </w:r>
      <w:r w:rsidR="00A6279B" w:rsidRPr="00276EA6">
        <w:t>,</w:t>
      </w:r>
      <w:r w:rsidR="0030589E" w:rsidRPr="00276EA6">
        <w:t xml:space="preserve"> immunodominant epitopes </w:t>
      </w:r>
      <w:r w:rsidR="00A225FF" w:rsidRPr="00276EA6">
        <w:fldChar w:fldCharType="begin"/>
      </w:r>
      <w:r w:rsidR="00E41BD2">
        <w:instrText xml:space="preserve"> ADDIN ZOTERO_ITEM CSL_CITATION {"citationID":"b3R9HWGa","properties":{"formattedCitation":"(13\\uc0\\u8211{}15,21,22)","plainCitation":"(13–15,21,22)","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179,"uris":["http://zotero.org/groups/2313999/items/VJAT4EP9"],"uri":["http://zotero.org/groups/2313999/items/VJAT4EP9"],"itemData":{"id":1179,"type":"article-journal","title":"Pandemic H1N1 Influenza Infection and Vaccination in Humans Induces Cross-Protective Antibodies that Target the Hemagglutinin Stem","container-title":"Frontiers in Immunology","volume":"3","source":"PubMed Central","abstract":"Most monoclonal antibodies (mAbs) generated from humans infected or vaccinated with the 2009 pandemic H1N1 (pdmH1N1) influenza virus targeted the hemagglutinin (HA) stem. These anti-HA stem mAbs mostly used IGHV1-69 and bound readily to epitopes on the conventional seasonal influenza and pdmH1N1 vaccines. The anti-HA stem mAbs neutralized pdmH1N1, seasonal influenza H1N1 and avian H5N1 influenza viruses by inhibiting HA-mediated fusion of membranes and protected against and treated heterologous lethal infections in mice with H5N1 influenza virus. This demonstrated that therapeutic mAbs could be generated a few months after the new virus emerged. Human immunization with the pdmH1N1 vaccine induced circulating antibodies that when passively transferred, protected mice from lethal, heterologous H5N1 influenza infections. We observed that the dominant heterosubtypic antibody response against the HA stem correlated with the relative absence of memory B cells against the HA head of pdmH1N1, thus enabling the rare heterosubtypic memory B cells induced by seasonal influenza and specific for conserved sites on the HA stem to compete for T-cell help. These results support the notion that broadly protective antibodies against influenza would be induced by successive vaccination with conventional influenza vaccines based on subtypes of HA in viruses not circulating in humans.","URL":"https://www.ncbi.nlm.nih.gov/pmc/articles/PMC3347682/","DOI":"10.3389/fimmu.2012.00087","ISSN":"1664-3224","note":"PMID: 22586427\nPMCID: PMC3347682","journalAbbreviation":"Front Immunol","author":[{"family":"Thomson","given":"C. A."},{"family":"Wang","given":"Y."},{"family":"Jackson","given":"L. M."},{"family":"Olson","given":"M."},{"family":"Wang","given":"W."},{"family":"Liavonchanka","given":"A."},{"family":"Keleta","given":"L."},{"family":"Silva","given":"V."},{"family":"Diederich","given":"S."},{"family":"Jones","given":"R. B."},{"family":"Gubbay","given":"J."},{"family":"Pasick","given":"J."},{"family":"Petric","given":"M."},{"family":"Jean","given":"François"},{"family":"Allen","given":"V. G."},{"family":"Brown","given":"E. G."},{"family":"Rini","given":"J. M."},{"family":"Schrader","given":"J. W."}],"issued":{"date-parts":[["2012",5,8]]},"accessed":{"date-parts":[["2019",4,15]]}}},{"id":1148,"uris":["http://zotero.org/groups/2313999/items/BD6K8ZJH"],"uri":["http://zotero.org/groups/2313999/items/BD6K8ZJH"],"itemData":{"id":1148,"type":"article-journal","title":"Broad Hemagglutinin-Specific Memory B Cell Expansion by Seasonal Influenza Virus Infection Reflects Early-Life Imprinting and Adaptation to the Infecting Virus","container-title":"Journal of Virology","page":"e00169-19","volume":"93","issue":"8","source":"jvi.asm.org","abstract":"Memory B cells (MBCs) are key determinants of the B cell response to influenza virus infection and vaccination, but the effect of different forms of influenza antigen exposure on MBC populations has received little attention. We analyzed peripheral blood mononuclear cells and plasma collected following human H3N2 influenza infection to investigate the relationship between hemagglutinin-specific antibody production and changes in the size and character of hemagglutinin-reactive MBC populations. Infection produced increased concentrations of plasma IgG reactive to the H3 head of the infecting virus, to the conserved stalk, and to a broad chronological range of H3s consistent with original antigenic sin responses. H3-reactive IgG MBC expansion after infection included reactivity to head and stalk domains. Notably, expansion of H3 head-reactive MBC populations was particularly broad and reflected original antigenic sin patterns of IgG production. Findings also suggest that early-life H3N2 infection “imprints” for strong H3 stalk-specific MBC expansion. Despite the breadth of MBC expansion, the MBC response included an increase in affinity for the H3 head of the infecting virus. Overall, our findings indicate that H3-reactive MBC expansion following H3N2 infection is consistent with maintenance of response patterns established early in life, but nevertheless includes MBC adaptation to the infecting virus.\nIMPORTANCE Rapid and vigorous virus-specific antibody responses to influenza virus infection and vaccination result from activation of preexisting virus-specific memory B cells (MBCs). Understanding the effects of different forms of influenza virus exposure on MBC populations is therefore an important guide to the development of effective immunization strategies. We demonstrate that exposure to the influenza hemagglutinin via natural infection enhances broad protection through expansion of hemagglutinin-reactive MBC populations that recognize head and stalk regions of the molecule. Notably, we show that hemagglutinin-reactive MBC expansion reflects imprinting by early-life infection and that this might apply to stalk-reactive, as well as to head-reactive, MBCs. Our findings provide experimental support for the role of MBCs in maintaining imprinting effects and suggest a mechanism by which imprinting might confer heterosubtypic protection against avian influenza viruses. It will be important to compare our findings to the situation after influenza vaccination.","DOI":"10.1128/JVI.00169-19","ISSN":"0022-538X, 1098-5514","note":"PMID: 30728266","language":"en","author":[{"family":"Tesini","given":"Brenda L."},{"family":"Kanagaiah","given":"Preshetha"},{"family":"Wang","given":"Jiong"},{"family":"Hahn","given":"Megan"},{"family":"Halliley","given":"Jessica L."},{"family":"Chaves","given":"Francisco A."},{"family":"Nguyen","given":"Phuong Q. T."},{"family":"Nogales","given":"Aitor"},{"family":"DeDiego","given":"Marta L."},{"family":"Anderson","given":"Christopher S."},{"family":"Ellebedy","given":"Ali H."},{"family":"Strohmeier","given":"Shirin"},{"family":"Krammer","given":"Florian"},{"family":"Yang","given":"Hongmei"},{"family":"Bandyopadhyay","given":"Sanjukta"},{"family":"Ahmed","given":"Rafi"},{"family":"Treanor","given":"John J."},{"family":"Martinez-Sobrido","given":"Luis"},{"family":"Golding","given":"Hana"},{"family":"Khurana","given":"Surender"},{"family":"Zand","given":"Martin S."},{"family":"Topham","given":"David J."},{"family":"Sangster","given":"Mark Y."}],"issued":{"date-parts":[["2019",4,15]]}}}],"schema":"https://github.com/citation-style-language/schema/raw/master/csl-citation.json"} </w:instrText>
      </w:r>
      <w:r w:rsidR="00A225FF" w:rsidRPr="00276EA6">
        <w:fldChar w:fldCharType="separate"/>
      </w:r>
      <w:r w:rsidR="00E41BD2" w:rsidRPr="007171F9">
        <w:rPr>
          <w:color w:val="000000"/>
        </w:rPr>
        <w:t>(13–15,21,22)</w:t>
      </w:r>
      <w:r w:rsidR="00A225FF" w:rsidRPr="00276EA6">
        <w:fldChar w:fldCharType="end"/>
      </w:r>
      <w:r w:rsidR="0030589E" w:rsidRPr="00276EA6">
        <w:t xml:space="preserve">. Thus, in theory, HA group-level immune memory may serve as a second line of defense against drifted seasonal strains, called in as backup to target conserved epitopes when narrow, first-line </w:t>
      </w:r>
      <w:r w:rsidR="00E41BD2">
        <w:t>memory B cells</w:t>
      </w:r>
      <w:r w:rsidR="00E41BD2" w:rsidRPr="00276EA6">
        <w:t xml:space="preserve"> </w:t>
      </w:r>
      <w:r w:rsidR="0030589E" w:rsidRPr="00276EA6">
        <w:t>are unable to recognize their drifted, variable targets. If HA group</w:t>
      </w:r>
      <w:r w:rsidR="009B4937" w:rsidRPr="00276EA6">
        <w:t>-</w:t>
      </w:r>
      <w:r w:rsidR="0030589E" w:rsidRPr="00276EA6">
        <w:t xml:space="preserve">level imprinting </w:t>
      </w:r>
      <w:r w:rsidR="009B4937" w:rsidRPr="00276EA6">
        <w:t>strongly shapes</w:t>
      </w:r>
      <w:r w:rsidR="0030589E" w:rsidRPr="00276EA6">
        <w:t xml:space="preserve"> </w:t>
      </w:r>
      <w:r w:rsidR="007171F9">
        <w:t>seasonal influenza risk</w:t>
      </w:r>
      <w:r w:rsidR="0030589E" w:rsidRPr="00276EA6">
        <w:t>, then cohorts imprinted to H1 or H2 (both group 1) should be protected against modern, seasonal H1N1, while only cohorts imprinted to H3 (group 2) would be protected against modern, seasonal H3N2 (</w:t>
      </w:r>
      <w:r w:rsidR="0030589E" w:rsidRPr="00276EA6">
        <w:rPr>
          <w:rStyle w:val="SubtitleChar"/>
        </w:rPr>
        <w:t>Fig.</w:t>
      </w:r>
      <w:r w:rsidR="005869F2" w:rsidRPr="00276EA6">
        <w:rPr>
          <w:rStyle w:val="SubtitleChar"/>
        </w:rPr>
        <w:t xml:space="preserve"> 1</w:t>
      </w:r>
      <w:r w:rsidR="00E41BD2">
        <w:rPr>
          <w:rStyle w:val="SubtitleChar"/>
        </w:rPr>
        <w:t>A-B</w:t>
      </w:r>
      <w:r w:rsidR="0030589E" w:rsidRPr="00276EA6">
        <w:t>).</w:t>
      </w:r>
      <w:r w:rsidR="009B4937" w:rsidRPr="00276EA6">
        <w:t xml:space="preserve"> </w:t>
      </w:r>
    </w:p>
    <w:p w14:paraId="7791C7E2" w14:textId="744E925C" w:rsidR="0030589E" w:rsidRPr="00276EA6" w:rsidRDefault="009B4937" w:rsidP="00276EA6">
      <w:pPr>
        <w:shd w:val="clear" w:color="auto" w:fill="auto"/>
      </w:pPr>
      <w:r w:rsidRPr="00276EA6">
        <w:t>In addition to cohort effects from childhood imprinting, d</w:t>
      </w:r>
      <w:r w:rsidR="0030589E" w:rsidRPr="00276EA6">
        <w:t>ifferences in H1N1 and H3N2’s rates of antigenic drift</w:t>
      </w:r>
      <w:r w:rsidRPr="00276EA6">
        <w:t xml:space="preserve"> may also contribute to differences in subtype-specific age distribution</w:t>
      </w:r>
      <w:r w:rsidR="0030589E" w:rsidRPr="00276EA6">
        <w:t xml:space="preserve">. Subtype </w:t>
      </w:r>
      <w:r w:rsidR="00E41BD2">
        <w:t>H3N2 drifts slightly faster than H1N1</w:t>
      </w:r>
      <w:r w:rsidR="0030589E" w:rsidRPr="00276EA6">
        <w:t xml:space="preserve">, and as a result, H3N2 may be more able to cause infections in older, immunologically experienced cohorts, whereas H1N1 may </w:t>
      </w:r>
      <w:r w:rsidRPr="00276EA6">
        <w:t>be relatively restricted to incidence in immunologically naïve children</w:t>
      </w:r>
      <w:r w:rsidR="0030589E" w:rsidRPr="00276EA6">
        <w:t xml:space="preserve"> </w:t>
      </w:r>
      <w:r w:rsidR="00A66228" w:rsidRPr="00276EA6">
        <w:fldChar w:fldCharType="begin"/>
      </w:r>
      <w:r w:rsidR="00E41BD2">
        <w:instrText xml:space="preserve"> ADDIN ZOTERO_ITEM CSL_CITATION {"citationID":"jeqedPOs","properties":{"formattedCitation":"(23)","plainCitation":"(23)","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A66228" w:rsidRPr="00276EA6">
        <w:fldChar w:fldCharType="separate"/>
      </w:r>
      <w:r w:rsidR="00E41BD2">
        <w:rPr>
          <w:noProof/>
        </w:rPr>
        <w:t>(23)</w:t>
      </w:r>
      <w:r w:rsidR="00A66228" w:rsidRPr="00276EA6">
        <w:fldChar w:fldCharType="end"/>
      </w:r>
      <w:r w:rsidR="005869F2" w:rsidRPr="00276EA6">
        <w:t>.</w:t>
      </w:r>
    </w:p>
    <w:p w14:paraId="3549F1C7" w14:textId="0866B4A1" w:rsidR="00CF59BD" w:rsidRPr="00276EA6" w:rsidRDefault="009B4937" w:rsidP="00276EA6">
      <w:pPr>
        <w:shd w:val="clear" w:color="auto" w:fill="auto"/>
      </w:pPr>
      <w:r w:rsidRPr="00276EA6">
        <w:t xml:space="preserve">Using two large data sets on seasonal influenza incidence, which together represent </w:t>
      </w:r>
      <w:r w:rsidR="007171F9">
        <w:t xml:space="preserve">13,063 </w:t>
      </w:r>
      <w:r w:rsidR="00CF59BD" w:rsidRPr="00276EA6">
        <w:t>confirmed influenza A cases across 18 years and 15 countries</w:t>
      </w:r>
      <w:r w:rsidRPr="00276EA6">
        <w:t xml:space="preserve">, we tested whether observed differences in age distribution of H1N1 and H3N2 cases are primarily driven by cohort effects from childhood imprinting, or by other factors. To test whether HA group-level imprinting, HA subtype-level imprinting, NA subtype-level imprinting or no effect of imprinting was most consistent with observed patterns, we developed a suite of models, fitted models to data using maximum likelihood, and performed model selection using AIC. Additionally, to test whether differences in H1N1 and H3N2’s rates of antigenic advance </w:t>
      </w:r>
      <w:r w:rsidR="00B15E4C" w:rsidRPr="00276EA6">
        <w:t>were</w:t>
      </w:r>
      <w:r w:rsidRPr="00276EA6">
        <w:t xml:space="preserve"> a dominant driver of observed subtype-specific differences in age distribution, we analyzed the relationships between the </w:t>
      </w:r>
      <w:r w:rsidR="00BB5BA8" w:rsidRPr="00276EA6">
        <w:t xml:space="preserve">annual </w:t>
      </w:r>
      <w:r w:rsidRPr="00276EA6">
        <w:t xml:space="preserve">magnitude of antigenic advance, and </w:t>
      </w:r>
      <w:r w:rsidR="00B15E4C" w:rsidRPr="00276EA6">
        <w:t xml:space="preserve">season-specific </w:t>
      </w:r>
      <w:r w:rsidR="00CB0303">
        <w:t>age distributions of infection</w:t>
      </w:r>
      <w:r w:rsidR="00B15E4C" w:rsidRPr="00276EA6">
        <w:t>.</w:t>
      </w:r>
    </w:p>
    <w:p w14:paraId="03732787" w14:textId="77777777" w:rsidR="009D43E5" w:rsidRPr="009D43E5" w:rsidRDefault="009D43E5" w:rsidP="00A249E4">
      <w:pPr>
        <w:ind w:firstLine="0"/>
      </w:pPr>
    </w:p>
    <w:p w14:paraId="634BB341" w14:textId="6A9C2894" w:rsidR="00AF6BE1" w:rsidRPr="00276EA6" w:rsidRDefault="00AF6BE1" w:rsidP="00276EA6">
      <w:pPr>
        <w:pStyle w:val="Heading1"/>
        <w:shd w:val="clear" w:color="auto" w:fill="auto"/>
      </w:pPr>
      <w:commentRangeStart w:id="7"/>
      <w:r w:rsidRPr="00276EA6">
        <w:lastRenderedPageBreak/>
        <w:t>The Data</w:t>
      </w:r>
      <w:commentRangeEnd w:id="7"/>
      <w:r w:rsidR="00923C67">
        <w:rPr>
          <w:rStyle w:val="CommentReference"/>
          <w:b w:val="0"/>
        </w:rPr>
        <w:commentReference w:id="7"/>
      </w:r>
    </w:p>
    <w:p w14:paraId="761DC79D" w14:textId="0FDBD6A4" w:rsidR="00AF6BE1" w:rsidRPr="00276EA6" w:rsidRDefault="00AF6BE1" w:rsidP="00276EA6">
      <w:pPr>
        <w:shd w:val="clear" w:color="auto" w:fill="auto"/>
      </w:pPr>
      <w:r w:rsidRPr="00276EA6">
        <w:t xml:space="preserve">We analyzed two large epidemiological data sets. The first was provided by the Arizona Dept. of Health Services (AZDHS), and contained </w:t>
      </w:r>
      <w:r w:rsidR="009D43E5">
        <w:t>9,451 seasonal</w:t>
      </w:r>
      <w:r w:rsidRPr="00276EA6">
        <w:t xml:space="preserve"> H1N1 and H3N2 cases, confirmed using a combination of rapid tests, serology and PCR, per established department protocols </w:t>
      </w:r>
      <w:r w:rsidRPr="00276EA6">
        <w:fldChar w:fldCharType="begin"/>
      </w:r>
      <w:r w:rsidR="00E41BD2">
        <w:instrText xml:space="preserve"> ADDIN ZOTERO_ITEM CSL_CITATION {"citationID":"OBSs1nfU","properties":{"formattedCitation":"(24)","plainCitation":"(24)","noteIndex":0},"citationItems":[{"id":1081,"uris":["http://zotero.org/groups/2313999/items/7S7DV4A3"],"uri":["http://zotero.org/groups/2313999/items/7S7DV4A3"],"itemData":{"id":1081,"type":"article","title":"Case Definitions for Communicable Morbidities","URL":"https://www.azdhs.gov/documents/preparedness/epidemiology-disease-control/disease-investigation-resources/case-definitions.pdf","author":[{"literal":"Arizona Department of Health Services"}],"issued":{"date-parts":[["2019"]]}}}],"schema":"https://github.com/citation-style-language/schema/raw/master/csl-citation.json"} </w:instrText>
      </w:r>
      <w:r w:rsidRPr="00276EA6">
        <w:fldChar w:fldCharType="separate"/>
      </w:r>
      <w:r w:rsidR="00E41BD2">
        <w:rPr>
          <w:noProof/>
        </w:rPr>
        <w:t>(24)</w:t>
      </w:r>
      <w:r w:rsidRPr="00276EA6">
        <w:fldChar w:fldCharType="end"/>
      </w:r>
      <w:r w:rsidRPr="00276EA6">
        <w:t xml:space="preserve">. Cases were observed across 22 years of influenza surveillance, from the 1993-1994 influenza season through the 2014-2015 season, </w:t>
      </w:r>
      <w:r w:rsidR="00F80CC0" w:rsidRPr="00276EA6">
        <w:t>but</w:t>
      </w:r>
      <w:r w:rsidRPr="00276EA6">
        <w:t xml:space="preserve"> </w:t>
      </w:r>
      <w:r w:rsidR="00F80CC0" w:rsidRPr="00276EA6">
        <w:t>within-season sample sizes increased dramatically during and after the 2009 pandemic</w:t>
      </w:r>
      <w:r w:rsidRPr="00276EA6">
        <w:t xml:space="preserve"> (</w:t>
      </w:r>
      <w:r w:rsidRPr="002D7D40">
        <w:rPr>
          <w:rStyle w:val="SubtitleChar"/>
        </w:rPr>
        <w:t>Table 1</w:t>
      </w:r>
      <w:r w:rsidRPr="00276EA6">
        <w:t xml:space="preserve">). Per epidemiological standards, </w:t>
      </w:r>
      <w:r w:rsidR="00B15E4C" w:rsidRPr="00276EA6">
        <w:t>the Arizona influenza season</w:t>
      </w:r>
      <w:r w:rsidRPr="00276EA6">
        <w:t xml:space="preserve"> was defined as beginning in epidemiological week 40 (around early October) and ending in week 39 of the following year. </w:t>
      </w:r>
      <w:r w:rsidR="009D43E5">
        <w:t>We excluded cases observed in the 2008-2009 and the 2009-2010 seasons from our analysis, as these fell during the first or second waves of the 2009 H1N1 pandemic</w:t>
      </w:r>
      <w:r w:rsidR="00255E2E">
        <w:t xml:space="preserve"> </w:t>
      </w:r>
      <w:r w:rsidR="00255E2E">
        <w:fldChar w:fldCharType="begin"/>
      </w:r>
      <w:r w:rsidR="00255E2E">
        <w:instrText xml:space="preserve"> ADDIN ZOTERO_ITEM CSL_CITATION {"citationID":"VYuzTCM3","properties":{"formattedCitation":"(25)","plainCitation":"(25)","noteIndex":0},"citationItems":[{"id":1185,"uris":["http://zotero.org/groups/2313999/items/JIE63NCH"],"uri":["http://zotero.org/groups/2313999/items/JIE63NCH"],"itemData":{"id":1185,"type":"article-journal","title":"Epidemiology of 2009 Pandemic Influenza A (H1N1) in the United States","container-title":"Clinical Infectious Diseases","page":"S13-S26","volume":"52","issue":"suppl_1","source":"academic.oup.com","abstract":"Abstract.  In April 2009, the Centers for Disease Control and Prevention confirmed 2 cases of 2009 pandemic influenza A (H1N1) virus infection in children from","DOI":"10.1093/cid/ciq008","ISSN":"1058-4838","journalAbbreviation":"Clin Infect Dis","language":"en","author":[{"family":"Jhung","given":"Michael A."},{"family":"Swerdlow","given":"David"},{"family":"Olsen","given":"Sonja J."},{"family":"Jernigan","given":"Daniel"},{"family":"Biggerstaff","given":"Matthew"},{"family":"Kamimoto","given":"Laurie"},{"family":"Kniss","given":"Krista"},{"family":"Reed","given":"Carrie"},{"family":"Fry","given":"Alicia"},{"family":"Brammer","given":"Lynnette"},{"family":"Gindler","given":"Jacqueline"},{"family":"Gregg","given":"William J."},{"family":"Bresee","given":"Joseph"},{"family":"Finelli","given":"Lyn"}],"issued":{"date-parts":[["2011",1,1]]}}}],"schema":"https://github.com/citation-style-language/schema/raw/master/csl-citation.json"} </w:instrText>
      </w:r>
      <w:r w:rsidR="00255E2E">
        <w:fldChar w:fldCharType="separate"/>
      </w:r>
      <w:r w:rsidR="00255E2E">
        <w:rPr>
          <w:noProof/>
        </w:rPr>
        <w:t>(25)</w:t>
      </w:r>
      <w:r w:rsidR="00255E2E">
        <w:fldChar w:fldCharType="end"/>
      </w:r>
      <w:r w:rsidR="009D43E5">
        <w:t xml:space="preserve">, whose epidemic age distributions differed from those caused by normal, seasonal influenza circulation </w:t>
      </w:r>
      <w:r w:rsidR="007171F9">
        <w:fldChar w:fldCharType="begin"/>
      </w:r>
      <w:r w:rsidR="00F12F97">
        <w:instrText xml:space="preserve"> ADDIN ZOTERO_ITEM CSL_CITATION {"citationID":"9FCA2G8T","properties":{"formattedCitation":"(17)","plainCitation":"(17)","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007171F9">
        <w:fldChar w:fldCharType="separate"/>
      </w:r>
      <w:r w:rsidR="00F12F97">
        <w:rPr>
          <w:noProof/>
        </w:rPr>
        <w:t>(17)</w:t>
      </w:r>
      <w:r w:rsidR="007171F9">
        <w:fldChar w:fldCharType="end"/>
      </w:r>
      <w:r w:rsidR="009D43E5">
        <w:t>.</w:t>
      </w:r>
    </w:p>
    <w:p w14:paraId="37B8B5A1" w14:textId="07F41726" w:rsidR="00255E2E" w:rsidRPr="00276EA6" w:rsidRDefault="00AF6BE1" w:rsidP="00276EA6">
      <w:pPr>
        <w:shd w:val="clear" w:color="auto" w:fill="auto"/>
      </w:pPr>
      <w:r w:rsidRPr="00276EA6">
        <w:t xml:space="preserve">A second data set provided by the INSIGHT outpatient study </w:t>
      </w:r>
      <w:r w:rsidR="00D157B3" w:rsidRPr="00276EA6">
        <w:t xml:space="preserve">(http://insight.ccbr.umn.edu/) </w:t>
      </w:r>
      <w:r w:rsidRPr="00276EA6">
        <w:t xml:space="preserve">contained </w:t>
      </w:r>
      <w:r w:rsidR="00D157B3" w:rsidRPr="00276EA6">
        <w:t xml:space="preserve">3,612 </w:t>
      </w:r>
      <w:r w:rsidRPr="00276EA6">
        <w:t>PCR-confirmed H1N1 and H3N2 cases, observed across 16 countries between 20</w:t>
      </w:r>
      <w:r w:rsidR="009D43E5">
        <w:t>10</w:t>
      </w:r>
      <w:r w:rsidRPr="00276EA6">
        <w:t xml:space="preserve"> and 2016</w:t>
      </w:r>
      <w:r w:rsidR="002D7D40">
        <w:t xml:space="preserve"> (</w:t>
      </w:r>
      <w:r w:rsidR="002D7D40" w:rsidRPr="002D7D40">
        <w:rPr>
          <w:rStyle w:val="SubtitleChar"/>
        </w:rPr>
        <w:t>Table 2</w:t>
      </w:r>
      <w:r w:rsidR="002D7D40">
        <w:t>)</w:t>
      </w:r>
      <w:r w:rsidRPr="00276EA6">
        <w:t xml:space="preserve">. The INSIGHT data contained information not available in the AZDHS data, including the age distribution of cases that tested negative for influenza, and three binary </w:t>
      </w:r>
      <w:r w:rsidR="00B15E4C" w:rsidRPr="00276EA6">
        <w:t>medical</w:t>
      </w:r>
      <w:r w:rsidRPr="00276EA6">
        <w:t xml:space="preserve"> history</w:t>
      </w:r>
      <w:r w:rsidR="00B15E4C" w:rsidRPr="00276EA6">
        <w:t xml:space="preserve"> variables</w:t>
      </w:r>
      <w:r w:rsidRPr="00276EA6">
        <w:t>: antiviral treatment used, presence of any underlying conditions, and recent influenza vaccination</w:t>
      </w:r>
      <w:r w:rsidR="00255E2E">
        <w:t xml:space="preserve">. </w:t>
      </w:r>
      <w:commentRangeStart w:id="8"/>
      <w:commentRangeStart w:id="9"/>
      <w:r w:rsidRPr="00276EA6">
        <w:t xml:space="preserve">To facilitate comparison between data sets, we defined INSIGHT cases enrolled </w:t>
      </w:r>
      <w:r w:rsidR="00B15E4C" w:rsidRPr="00276EA6">
        <w:t>from</w:t>
      </w:r>
      <w:r w:rsidRPr="00276EA6">
        <w:t xml:space="preserve"> Oct-May as part of the Northern Hemisphere influenza season, and cases enrolled </w:t>
      </w:r>
      <w:r w:rsidR="00B15E4C" w:rsidRPr="00276EA6">
        <w:t>from</w:t>
      </w:r>
      <w:r w:rsidRPr="00276EA6">
        <w:t xml:space="preserve"> June-Sept as part of the Southern Hemisphere season. </w:t>
      </w:r>
      <w:r w:rsidR="00B15E4C" w:rsidRPr="00276EA6">
        <w:t>These definitions were used to facilitate comparison between data sets. O</w:t>
      </w:r>
      <w:r w:rsidRPr="00276EA6">
        <w:t>ctober 1 roughly aligns with the week 40 N</w:t>
      </w:r>
      <w:r w:rsidR="00D83A50">
        <w:t xml:space="preserve">orthern </w:t>
      </w:r>
      <w:r w:rsidRPr="00276EA6">
        <w:t>H</w:t>
      </w:r>
      <w:r w:rsidR="00D83A50">
        <w:t>emisphere</w:t>
      </w:r>
      <w:r w:rsidRPr="00276EA6">
        <w:t xml:space="preserve"> season start date used in the Arizona data set.</w:t>
      </w:r>
      <w:commentRangeEnd w:id="8"/>
      <w:r w:rsidR="00CB0303">
        <w:rPr>
          <w:rStyle w:val="CommentReference"/>
        </w:rPr>
        <w:commentReference w:id="8"/>
      </w:r>
      <w:commentRangeEnd w:id="9"/>
      <w:r w:rsidR="0091293E">
        <w:rPr>
          <w:rStyle w:val="CommentReference"/>
        </w:rPr>
        <w:commentReference w:id="9"/>
      </w:r>
    </w:p>
    <w:p w14:paraId="03AF049C" w14:textId="77777777" w:rsidR="008E7BD1" w:rsidRDefault="008E7BD1" w:rsidP="00EB70D9">
      <w:pPr>
        <w:shd w:val="clear" w:color="auto" w:fill="auto"/>
      </w:pPr>
    </w:p>
    <w:p w14:paraId="428B27B7" w14:textId="798879A1" w:rsidR="009555CB" w:rsidRPr="00276EA6" w:rsidRDefault="009555CB" w:rsidP="00276EA6">
      <w:pPr>
        <w:pStyle w:val="Heading3"/>
        <w:shd w:val="clear" w:color="auto" w:fill="auto"/>
      </w:pPr>
      <w:r w:rsidRPr="00276EA6">
        <w:t>Differences between datasets</w:t>
      </w:r>
    </w:p>
    <w:p w14:paraId="0990A668" w14:textId="567D33D5" w:rsidR="00D157B3" w:rsidRPr="00276EA6" w:rsidRDefault="00EB70D9" w:rsidP="00276EA6">
      <w:pPr>
        <w:shd w:val="clear" w:color="auto" w:fill="auto"/>
      </w:pPr>
      <w:r>
        <w:t>T</w:t>
      </w:r>
      <w:r w:rsidRPr="00276EA6">
        <w:t>he INSIGHT data sampled a greater geographic range, contained denominator data on the age distribution of all tested cases, and contained details on patient medical history that were not available in the AZDHS data.</w:t>
      </w:r>
      <w:r>
        <w:t xml:space="preserve"> However,</w:t>
      </w:r>
      <w:r w:rsidR="007171F9">
        <w:t xml:space="preserve"> </w:t>
      </w:r>
      <w:r>
        <w:t>t</w:t>
      </w:r>
      <w:r w:rsidR="00D157B3" w:rsidRPr="00276EA6">
        <w:t>he INSIGHT data</w:t>
      </w:r>
      <w:r w:rsidR="009555CB" w:rsidRPr="00276EA6">
        <w:t>set was smaller</w:t>
      </w:r>
      <w:r w:rsidR="00D157B3" w:rsidRPr="00276EA6">
        <w:t xml:space="preserve">, </w:t>
      </w:r>
      <w:r w:rsidR="009555CB" w:rsidRPr="00276EA6">
        <w:t xml:space="preserve">and </w:t>
      </w:r>
      <w:r w:rsidR="00D157B3" w:rsidRPr="00276EA6">
        <w:t xml:space="preserve">sampled across a shorter period of </w:t>
      </w:r>
      <w:r w:rsidR="00D157B3" w:rsidRPr="00276EA6">
        <w:lastRenderedPageBreak/>
        <w:t>time</w:t>
      </w:r>
      <w:r w:rsidR="009555CB" w:rsidRPr="00276EA6">
        <w:t xml:space="preserve"> than the AZDHS data. The INSIGHT data also excluded children under age 18, and enrolled relatively few </w:t>
      </w:r>
      <w:r w:rsidR="00F80CC0" w:rsidRPr="00276EA6">
        <w:t xml:space="preserve">elderly and young adult </w:t>
      </w:r>
      <w:r w:rsidR="00DB642D">
        <w:t>subjects, whereas the AZDHS data contained cases large numbers of cases at the extremes of age</w:t>
      </w:r>
      <w:r w:rsidR="00871899">
        <w:t>, including in children</w:t>
      </w:r>
      <w:r w:rsidR="00DB642D">
        <w:t xml:space="preserve"> </w:t>
      </w:r>
      <w:r w:rsidR="009555CB" w:rsidRPr="00276EA6">
        <w:t>(</w:t>
      </w:r>
      <w:r w:rsidR="009555CB" w:rsidRPr="0010345F">
        <w:rPr>
          <w:rStyle w:val="SubtitleChar"/>
        </w:rPr>
        <w:t>Fig. S</w:t>
      </w:r>
      <w:r w:rsidR="0010345F" w:rsidRPr="0010345F">
        <w:rPr>
          <w:rStyle w:val="SubtitleChar"/>
        </w:rPr>
        <w:t>1</w:t>
      </w:r>
      <w:r w:rsidR="009555CB" w:rsidRPr="00276EA6">
        <w:t xml:space="preserve">). </w:t>
      </w:r>
    </w:p>
    <w:p w14:paraId="4C9B098A" w14:textId="77777777" w:rsidR="009555CB" w:rsidRPr="00276EA6" w:rsidRDefault="009555CB" w:rsidP="00276EA6">
      <w:pPr>
        <w:shd w:val="clear" w:color="auto" w:fill="auto"/>
      </w:pPr>
    </w:p>
    <w:p w14:paraId="3F7FF922" w14:textId="6053CA9C" w:rsidR="00622512" w:rsidRPr="00276EA6" w:rsidRDefault="00622512" w:rsidP="00276EA6">
      <w:pPr>
        <w:pStyle w:val="Heading1"/>
        <w:shd w:val="clear" w:color="auto" w:fill="auto"/>
      </w:pPr>
      <w:r w:rsidRPr="00276EA6">
        <w:t>The Model</w:t>
      </w:r>
    </w:p>
    <w:p w14:paraId="7DD0F61B" w14:textId="77777777" w:rsidR="00AF6BE1" w:rsidRPr="00276EA6" w:rsidRDefault="00AF6BE1" w:rsidP="00276EA6">
      <w:pPr>
        <w:pStyle w:val="Heading2"/>
        <w:shd w:val="clear" w:color="auto" w:fill="auto"/>
      </w:pPr>
      <w:r w:rsidRPr="00276EA6">
        <w:t>Reconstructed imprinting patterns</w:t>
      </w:r>
    </w:p>
    <w:p w14:paraId="1404CC17" w14:textId="5C809E60" w:rsidR="00C9194E" w:rsidRPr="00276EA6" w:rsidRDefault="00C9194E" w:rsidP="00276EA6">
      <w:pPr>
        <w:shd w:val="clear" w:color="auto" w:fill="auto"/>
      </w:pPr>
      <w:r w:rsidRPr="00276EA6">
        <w:t>Reconstructed, birth year-specific probabilities of imprinting mirror the timeline of influenza circulation in humans (</w:t>
      </w:r>
      <w:r w:rsidRPr="00276EA6">
        <w:rPr>
          <w:rStyle w:val="SubtitleChar"/>
        </w:rPr>
        <w:t>Fig. 1A</w:t>
      </w:r>
      <w:r w:rsidRPr="00276EA6">
        <w:t xml:space="preserve">). </w:t>
      </w:r>
      <w:r w:rsidR="008E7BD1">
        <w:t>Most individuals</w:t>
      </w:r>
      <w:r w:rsidRPr="00276EA6">
        <w:t xml:space="preserve"> born between pandemics in 1918 and 1957 imprinted to H1N1, and middle-aged cohorts born between pandemics in 1957 and 1968</w:t>
      </w:r>
      <w:r w:rsidR="008E7BD1">
        <w:t xml:space="preserve"> almost all</w:t>
      </w:r>
      <w:r w:rsidRPr="00276EA6">
        <w:t xml:space="preserve"> imprinted to H2N2</w:t>
      </w:r>
      <w:r w:rsidR="008E7BD1">
        <w:t xml:space="preserve"> (note that because the first influenza exposure may occur after the first year of life, individuals born in the years leading up to a pandemic have some probability of imprinting to the new pandemic subtype)</w:t>
      </w:r>
      <w:r w:rsidRPr="00276EA6">
        <w:t>. Ever since its emergence in 1968, H3N2 has dominated seasonal circulation in humans, and caused the majority of imprinting in younger cohorts. However, H1N1 has also caused some seasonal circulation since 1977, and thus a fraction of post-1977 cohorts are imprinted to H1N1.</w:t>
      </w:r>
    </w:p>
    <w:p w14:paraId="38942C05" w14:textId="4D48B632" w:rsidR="00C9194E" w:rsidRPr="00276EA6" w:rsidRDefault="00B15E4C" w:rsidP="00276EA6">
      <w:pPr>
        <w:shd w:val="clear" w:color="auto" w:fill="auto"/>
      </w:pPr>
      <w:r w:rsidRPr="00276EA6">
        <w:t xml:space="preserve">We reconstructed birth year-specific probabilities of imprinting to H1N1, H2N2 and H3N2 using methods described previously </w:t>
      </w:r>
      <w:r w:rsidRPr="00276EA6">
        <w:fldChar w:fldCharType="begin"/>
      </w:r>
      <w:r w:rsidRPr="00276EA6">
        <w:instrText xml:space="preserve"> ADDIN ZOTERO_ITEM CSL_CITATION {"citationID":"G2PgsrC8","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Pr="00276EA6">
        <w:fldChar w:fldCharType="separate"/>
      </w:r>
      <w:r w:rsidRPr="00276EA6">
        <w:rPr>
          <w:noProof/>
        </w:rPr>
        <w:t>(12)</w:t>
      </w:r>
      <w:r w:rsidRPr="00276EA6">
        <w:fldChar w:fldCharType="end"/>
      </w:r>
      <w:r w:rsidRPr="00276EA6">
        <w:t xml:space="preserve">. </w:t>
      </w:r>
      <w:r w:rsidR="00C9194E" w:rsidRPr="00276EA6">
        <w:t xml:space="preserve">We repeated reconstructions for every country and year of case observation in the data. Country-specific reconstructions differed only in the virological surveillance data used to estimate the fraction of seasonal influenza cases caused by H1N1 or H3N2 in recent decades, and year-specific reconstructions differed only in the birth years that remained young enough (ages 0-12) to have </w:t>
      </w:r>
      <w:r w:rsidR="008A5EA6">
        <w:t xml:space="preserve">a </w:t>
      </w:r>
      <w:r w:rsidR="00A44D3D">
        <w:t>non-negligible</w:t>
      </w:r>
      <w:r w:rsidR="008A5EA6" w:rsidRPr="00276EA6">
        <w:t xml:space="preserve"> </w:t>
      </w:r>
      <w:r w:rsidR="00D157B3" w:rsidRPr="00276EA6">
        <w:t>probability of not yet having imprinted</w:t>
      </w:r>
      <w:r w:rsidR="00C9194E" w:rsidRPr="00276EA6">
        <w:t xml:space="preserve">. </w:t>
      </w:r>
      <w:r w:rsidR="00C9194E" w:rsidRPr="000B1313">
        <w:t>Code to perform reconstructions is available at</w:t>
      </w:r>
      <w:r w:rsidR="000B1313" w:rsidRPr="000B1313">
        <w:t xml:space="preserve"> </w:t>
      </w:r>
      <w:r w:rsidR="000B1313" w:rsidRPr="000B1313">
        <w:rPr>
          <w:highlight w:val="yellow"/>
        </w:rPr>
        <w:t>%%DOI HERE%%</w:t>
      </w:r>
      <w:r w:rsidR="00C9194E" w:rsidRPr="000B1313">
        <w:rPr>
          <w:highlight w:val="yellow"/>
        </w:rPr>
        <w:t>.</w:t>
      </w:r>
    </w:p>
    <w:p w14:paraId="0DD30827" w14:textId="77777777" w:rsidR="00AF6BE1" w:rsidRPr="00276EA6" w:rsidRDefault="00AF6BE1" w:rsidP="00276EA6">
      <w:pPr>
        <w:shd w:val="clear" w:color="auto" w:fill="auto"/>
      </w:pPr>
    </w:p>
    <w:p w14:paraId="73EC7211" w14:textId="77777777" w:rsidR="00AF6BE1" w:rsidRPr="00276EA6" w:rsidRDefault="00AF6BE1" w:rsidP="00276EA6">
      <w:pPr>
        <w:pStyle w:val="Heading2"/>
        <w:shd w:val="clear" w:color="auto" w:fill="auto"/>
      </w:pPr>
      <w:r w:rsidRPr="00276EA6">
        <w:t>Expected age distributions under alternate imprinting models</w:t>
      </w:r>
    </w:p>
    <w:p w14:paraId="50E0F554" w14:textId="5F1EA5DA" w:rsidR="00AF6BE1" w:rsidRPr="00276EA6" w:rsidRDefault="00AF6BE1" w:rsidP="00276EA6">
      <w:pPr>
        <w:shd w:val="clear" w:color="auto" w:fill="auto"/>
        <w:rPr>
          <w:color w:val="000000" w:themeColor="text1"/>
        </w:rPr>
      </w:pPr>
      <w:r w:rsidRPr="00276EA6">
        <w:t>All tested models assumed childhood imprinting to H1N1 would protect against modern, seasonal H1N1, and that childhood imprinting to H3N2 would protect against modern, seasonal H3N2</w:t>
      </w:r>
      <w:r w:rsidR="00470AC4">
        <w:t xml:space="preserve"> </w:t>
      </w:r>
      <w:r w:rsidR="00470AC4" w:rsidRPr="00276EA6">
        <w:rPr>
          <w:color w:val="000000" w:themeColor="text1"/>
        </w:rPr>
        <w:t>(</w:t>
      </w:r>
      <w:r w:rsidR="00470AC4" w:rsidRPr="00276EA6">
        <w:rPr>
          <w:rStyle w:val="SubtitleChar"/>
        </w:rPr>
        <w:t>Fig. 1</w:t>
      </w:r>
      <w:r w:rsidR="00470AC4">
        <w:rPr>
          <w:rStyle w:val="SubtitleChar"/>
        </w:rPr>
        <w:t>B)</w:t>
      </w:r>
      <w:r w:rsidRPr="00276EA6">
        <w:t xml:space="preserve">. </w:t>
      </w:r>
      <w:r w:rsidRPr="00276EA6">
        <w:rPr>
          <w:color w:val="000000" w:themeColor="text1"/>
        </w:rPr>
        <w:lastRenderedPageBreak/>
        <w:t>Collinearities between the predictions of different imprinting models (</w:t>
      </w:r>
      <w:r w:rsidRPr="00276EA6">
        <w:rPr>
          <w:rStyle w:val="SubtitleChar"/>
        </w:rPr>
        <w:t>Fig. 1G-I</w:t>
      </w:r>
      <w:r w:rsidRPr="00276EA6">
        <w:rPr>
          <w:color w:val="000000" w:themeColor="text1"/>
        </w:rPr>
        <w:t xml:space="preserve">) were inevitable, given the limited diversity of influenza circulation in humans over the past century. </w:t>
      </w:r>
      <w:r w:rsidR="008E7BD1">
        <w:rPr>
          <w:color w:val="000000" w:themeColor="text1"/>
        </w:rPr>
        <w:t>These</w:t>
      </w:r>
      <w:r w:rsidRPr="00276EA6">
        <w:rPr>
          <w:color w:val="000000" w:themeColor="text1"/>
        </w:rPr>
        <w:t xml:space="preserve"> middle-aged, H2N2 imprinted cohorts </w:t>
      </w:r>
      <w:r w:rsidR="008E7BD1">
        <w:rPr>
          <w:color w:val="000000" w:themeColor="text1"/>
        </w:rPr>
        <w:t>are crucial, because they provide the only</w:t>
      </w:r>
      <w:r w:rsidR="008E7BD1" w:rsidRPr="00276EA6">
        <w:rPr>
          <w:color w:val="000000" w:themeColor="text1"/>
        </w:rPr>
        <w:t xml:space="preserve"> </w:t>
      </w:r>
      <w:r w:rsidRPr="00276EA6">
        <w:rPr>
          <w:color w:val="000000" w:themeColor="text1"/>
        </w:rPr>
        <w:t>leverage to differentiate between imprinting at the HA subtype, NA subtype</w:t>
      </w:r>
      <w:r w:rsidR="008E7BD1">
        <w:rPr>
          <w:color w:val="000000" w:themeColor="text1"/>
        </w:rPr>
        <w:t xml:space="preserve"> or HA group-level</w:t>
      </w:r>
      <w:r w:rsidRPr="00276EA6">
        <w:rPr>
          <w:color w:val="000000" w:themeColor="text1"/>
        </w:rPr>
        <w:t xml:space="preserve"> level (</w:t>
      </w:r>
      <w:r w:rsidRPr="00276EA6">
        <w:rPr>
          <w:rStyle w:val="SubtitleChar"/>
        </w:rPr>
        <w:t>Fig. 1</w:t>
      </w:r>
      <w:r w:rsidRPr="00276EA6">
        <w:rPr>
          <w:color w:val="000000" w:themeColor="text1"/>
        </w:rPr>
        <w:t>).</w:t>
      </w:r>
      <w:r w:rsidR="008E7BD1">
        <w:rPr>
          <w:color w:val="000000" w:themeColor="text1"/>
        </w:rPr>
        <w:t xml:space="preserve"> </w:t>
      </w:r>
    </w:p>
    <w:p w14:paraId="61307ACB" w14:textId="35CD78CF" w:rsidR="00AF6BE1" w:rsidRPr="00276EA6" w:rsidRDefault="00AF6BE1" w:rsidP="00276EA6">
      <w:pPr>
        <w:shd w:val="clear" w:color="auto" w:fill="auto"/>
      </w:pPr>
      <w:r w:rsidRPr="00276EA6">
        <w:t>To tease apart age-specific risk factors from birth year-specific imprinting effects, we noted that age-specific risk factors</w:t>
      </w:r>
      <w:r w:rsidR="00B268BB">
        <w:t xml:space="preserve"> for influenza</w:t>
      </w:r>
      <w:r w:rsidR="00267632">
        <w:t xml:space="preserve"> infection</w:t>
      </w:r>
      <w:r w:rsidRPr="00276EA6">
        <w:t xml:space="preserve"> are largely subtype-independent. Specifically, age-specific risk, or age-specific probabilities of case ascertainment could be influenced by medical factors like age-specific vaccine coverage, age-specific risk of severe disease, and immunosenescence, or by behavioral factors like age-assorted social mixing, and age-specific healthcare seeking behavior. </w:t>
      </w:r>
      <w:r w:rsidR="00BC46A0">
        <w:t>A</w:t>
      </w:r>
      <w:r w:rsidRPr="00276EA6">
        <w:t>ll these factors should have similar impacts on any influenza subtype.</w:t>
      </w:r>
    </w:p>
    <w:p w14:paraId="5CDCF1CD" w14:textId="16DA2948" w:rsidR="008C04AA" w:rsidRPr="00276EA6" w:rsidRDefault="00AF6BE1" w:rsidP="00276EA6">
      <w:pPr>
        <w:shd w:val="clear" w:color="auto" w:fill="auto"/>
      </w:pPr>
      <w:r w:rsidRPr="00276EA6">
        <w:t>Thus, we fit a single step function to characterize the shape of age-specific risk of any confirmed influenza infection. Then, we modeled residual, subtype-specific differences in risk as a function of birth year</w:t>
      </w:r>
      <w:r w:rsidR="00115228">
        <w:t>, which enabled us to focus on the possible role</w:t>
      </w:r>
      <w:r w:rsidRPr="00276EA6">
        <w:t xml:space="preserve"> of imprinting status.</w:t>
      </w:r>
      <w:r w:rsidR="000B1313">
        <w:t xml:space="preserve"> Note that for a given birth cohort, age-specific risk changed over time, and depended specifically on the individual’s age in the year of case observation, whereas birth year-specific risk was fixed</w:t>
      </w:r>
      <w:r w:rsidR="00620CF7">
        <w:t xml:space="preserve"> for all </w:t>
      </w:r>
      <w:r w:rsidR="000B1313">
        <w:t>year</w:t>
      </w:r>
      <w:r w:rsidR="00620CF7">
        <w:t>s</w:t>
      </w:r>
      <w:r w:rsidR="000B1313">
        <w:t xml:space="preserve"> of case observation. </w:t>
      </w:r>
      <w:r w:rsidRPr="00276EA6">
        <w:t>Finally, each tested model used a linear combination of age-specific risk (</w:t>
      </w:r>
      <w:r w:rsidRPr="00276EA6">
        <w:rPr>
          <w:rStyle w:val="SubtitleChar"/>
        </w:rPr>
        <w:t>Fig. 1C</w:t>
      </w:r>
      <w:r w:rsidRPr="00276EA6">
        <w:t>) and birth year-specific risk (</w:t>
      </w:r>
      <w:r w:rsidRPr="00276EA6">
        <w:rPr>
          <w:rStyle w:val="SubtitleChar"/>
        </w:rPr>
        <w:t>Fig. 1D-F</w:t>
      </w:r>
      <w:r w:rsidRPr="00276EA6">
        <w:t>) to generate an expected distribution of H1N1 or H3N2 incidence (</w:t>
      </w:r>
      <w:r w:rsidRPr="00276EA6">
        <w:rPr>
          <w:rStyle w:val="SubtitleChar"/>
        </w:rPr>
        <w:t>Fig. 1G-I</w:t>
      </w:r>
      <w:r w:rsidRPr="00276EA6">
        <w:t>).</w:t>
      </w:r>
      <w:r w:rsidR="00010DB3" w:rsidRPr="00276EA6">
        <w:t xml:space="preserve"> </w:t>
      </w:r>
    </w:p>
    <w:p w14:paraId="399D3DAF" w14:textId="4A6E6BC6" w:rsidR="00AF6BE1" w:rsidRPr="00276EA6" w:rsidRDefault="008C04AA" w:rsidP="00276EA6">
      <w:pPr>
        <w:shd w:val="clear" w:color="auto" w:fill="auto"/>
        <w:rPr>
          <w:color w:val="000000" w:themeColor="text1"/>
        </w:rPr>
      </w:pPr>
      <w:r w:rsidRPr="00276EA6">
        <w:rPr>
          <w:color w:val="000000" w:themeColor="text1"/>
        </w:rPr>
        <w:t>To test quantitatively whether observed, subtype-specific differences in age distribution were most consistent with imprinting at the HA subtype, NA subtype or HA group level,</w:t>
      </w:r>
      <w:r w:rsidR="00D96178">
        <w:rPr>
          <w:color w:val="000000" w:themeColor="text1"/>
        </w:rPr>
        <w:t xml:space="preserve"> or with no contribution of imprinting,</w:t>
      </w:r>
      <w:r w:rsidRPr="00276EA6">
        <w:rPr>
          <w:color w:val="000000" w:themeColor="text1"/>
        </w:rPr>
        <w:t xml:space="preserve"> we fitted a suite of models to each data set using a multinomial likelihood and then performed model selection using AIC. Technical details and a link to all relevant code are provided in the </w:t>
      </w:r>
      <w:r w:rsidRPr="000B1313">
        <w:rPr>
          <w:rStyle w:val="SubtitleChar"/>
        </w:rPr>
        <w:t>Methods</w:t>
      </w:r>
      <w:r w:rsidRPr="00276EA6">
        <w:rPr>
          <w:color w:val="000000" w:themeColor="text1"/>
        </w:rPr>
        <w:t>.</w:t>
      </w:r>
    </w:p>
    <w:p w14:paraId="60404352" w14:textId="77777777" w:rsidR="008C04AA" w:rsidRPr="00276EA6" w:rsidRDefault="008C04AA" w:rsidP="00276EA6">
      <w:pPr>
        <w:shd w:val="clear" w:color="auto" w:fill="auto"/>
        <w:rPr>
          <w:color w:val="000000" w:themeColor="text1"/>
        </w:rPr>
      </w:pPr>
    </w:p>
    <w:p w14:paraId="2AA287FC" w14:textId="4D901C98" w:rsidR="00AF6BE1" w:rsidRPr="00276EA6" w:rsidRDefault="00AF6BE1" w:rsidP="00276EA6">
      <w:pPr>
        <w:pStyle w:val="Heading3"/>
        <w:shd w:val="clear" w:color="auto" w:fill="auto"/>
      </w:pPr>
      <w:r w:rsidRPr="00276EA6">
        <w:t>AZDHS Models</w:t>
      </w:r>
    </w:p>
    <w:p w14:paraId="417DD696" w14:textId="6AA8D31C" w:rsidR="00AF6BE1" w:rsidRPr="00276EA6" w:rsidRDefault="00AF6BE1" w:rsidP="00276EA6">
      <w:pPr>
        <w:shd w:val="clear" w:color="auto" w:fill="auto"/>
      </w:pPr>
      <w:r w:rsidRPr="00276EA6">
        <w:t xml:space="preserve">We fit a set of four models to the AZDHS data set. The simplest model contained only age-specific risk (A), and more complex models added effects from imprinting at the HA subtype level (S), at </w:t>
      </w:r>
      <w:r w:rsidRPr="00276EA6">
        <w:lastRenderedPageBreak/>
        <w:t xml:space="preserve">the HA group level (G), or at the NA subtype level (N). The age-specific risk curve took the form of a step function, in which relative risk was fixed to 1 in age bin 0-4, and one free parameter was fit to relative risk in each of the following 12 age bins: {5-10, 11-17, 18-24, 25-31, 32-38, 39-45, 46-52, 53-59, 60-66, 67-73, 74-80, 81+}. Within models that contained imprinting effects, </w:t>
      </w:r>
      <w:r w:rsidR="00010DB3" w:rsidRPr="00276EA6">
        <w:t xml:space="preserve">two </w:t>
      </w:r>
      <w:r w:rsidRPr="00276EA6">
        <w:t>additional free parameters estimated the relative risk of confirmed H1N1 or H3N2 infection given imprinting protection.</w:t>
      </w:r>
    </w:p>
    <w:p w14:paraId="5BCDFE0C" w14:textId="169ABC6A" w:rsidR="00AF6BE1" w:rsidRPr="00276EA6" w:rsidRDefault="00AF6BE1" w:rsidP="00276EA6">
      <w:pPr>
        <w:shd w:val="clear" w:color="auto" w:fill="auto"/>
        <w:ind w:firstLine="0"/>
      </w:pPr>
    </w:p>
    <w:p w14:paraId="0ED4797D" w14:textId="3E2F0417" w:rsidR="00AF6BE1" w:rsidRPr="00276EA6" w:rsidRDefault="00AF6BE1" w:rsidP="00276EA6">
      <w:pPr>
        <w:pStyle w:val="Heading3"/>
        <w:shd w:val="clear" w:color="auto" w:fill="auto"/>
      </w:pPr>
      <w:r w:rsidRPr="00276EA6">
        <w:t>INSIGHT Models</w:t>
      </w:r>
    </w:p>
    <w:p w14:paraId="08457B31" w14:textId="3EB2E0D9" w:rsidR="00AF6BE1" w:rsidRPr="00276EA6" w:rsidRDefault="00AF6BE1" w:rsidP="00276EA6">
      <w:pPr>
        <w:shd w:val="clear" w:color="auto" w:fill="auto"/>
      </w:pPr>
      <w:r w:rsidRPr="00276EA6">
        <w:t xml:space="preserve">When fitting to the INSIGHT data, which contained additional medical details, the suite of tested models included three additional risk factors: vaccination (V), antiviral treatment (T), and presence of underlying conditions (U). Factors T and U each added one free parameter, which characterized the relative risk of any influenza infection, given antiviral treatment or given the presence of underlying conditions. </w:t>
      </w:r>
      <w:r w:rsidR="00D00DD4" w:rsidRPr="00276EA6">
        <w:t>F</w:t>
      </w:r>
      <w:r w:rsidRPr="00276EA6">
        <w:t xml:space="preserve">actor V added two free parameters which characterized the relative risk of H1N1 or of H3N2 infection, given </w:t>
      </w:r>
      <w:r w:rsidR="00D00DD4" w:rsidRPr="00276EA6">
        <w:t>recent influenza vaccination</w:t>
      </w:r>
      <w:r w:rsidRPr="00276EA6">
        <w:t>.</w:t>
      </w:r>
      <w:r w:rsidR="002D6568">
        <w:t xml:space="preserve"> Differences in vaccine effectiveness across study years would not have been identifiable, and so we did not include them in the model. </w:t>
      </w:r>
      <w:r w:rsidRPr="00276EA6">
        <w:t>We tested all possible combinations of V, T, and U, in and each of the three imprinting hypotheses (S, N and G), for a total of 32 tested INSIGHT models.</w:t>
      </w:r>
      <w:r w:rsidR="00010DB3" w:rsidRPr="00276EA6">
        <w:t xml:space="preserve"> All tested models contained age-specific risk (A).</w:t>
      </w:r>
    </w:p>
    <w:p w14:paraId="157A3465" w14:textId="64263415" w:rsidR="00D00DD4" w:rsidRPr="00276EA6" w:rsidRDefault="00D00DD4" w:rsidP="00276EA6">
      <w:pPr>
        <w:shd w:val="clear" w:color="auto" w:fill="auto"/>
      </w:pPr>
    </w:p>
    <w:p w14:paraId="28A90291" w14:textId="549119EA" w:rsidR="00D00DD4" w:rsidRPr="00276EA6" w:rsidRDefault="00D00DD4" w:rsidP="00276EA6">
      <w:pPr>
        <w:pStyle w:val="Heading3"/>
        <w:shd w:val="clear" w:color="auto" w:fill="auto"/>
      </w:pPr>
      <w:r w:rsidRPr="00276EA6">
        <w:t>Interpretation of the age-specific risk curve</w:t>
      </w:r>
    </w:p>
    <w:p w14:paraId="760ECB7F" w14:textId="3B51EAD7" w:rsidR="009555CB" w:rsidRPr="00276EA6" w:rsidRDefault="00010DB3" w:rsidP="00EB70D9">
      <w:pPr>
        <w:shd w:val="clear" w:color="auto" w:fill="auto"/>
      </w:pPr>
      <w:r w:rsidRPr="00276EA6">
        <w:t>T</w:t>
      </w:r>
      <w:r w:rsidR="00AF6BE1" w:rsidRPr="00276EA6">
        <w:t xml:space="preserve">he INSIGHT study collected denominator data on the age distribution of </w:t>
      </w:r>
      <w:r w:rsidRPr="00276EA6">
        <w:t>all tested cases (including cases that tested negative for influenza), whereas the AZDHS data contained only information on confirmed cases, with no age-specific denominators. When fitting to INSIGHT data, we input the age distribution of all tested cases as the null, expected age distribution in each country and season</w:t>
      </w:r>
      <w:r w:rsidR="00AF6BE1" w:rsidRPr="00276EA6">
        <w:t xml:space="preserve">. Because these denominator data were not available in the AZDHS dataset, the age-specific risk curves fit to each data set must be interpreted differently. Age-specific risk curves fitted to INSIGHT data only represented, age-specific differences in the rate of testing positive for influenza, residual to </w:t>
      </w:r>
      <w:r w:rsidRPr="00276EA6">
        <w:t>observed denominators</w:t>
      </w:r>
      <w:r w:rsidR="00AF6BE1" w:rsidRPr="00276EA6">
        <w:t xml:space="preserve">. On the other hand, age-specific risk curves fitted to the AZDHS data captured all aspects of the infection and </w:t>
      </w:r>
      <w:r w:rsidR="00AF6BE1" w:rsidRPr="00276EA6">
        <w:lastRenderedPageBreak/>
        <w:t>case observation process. Thus, curves fitted to INSIGHT data showed much less variation between age groups than curves fitted to AZDHS data.</w:t>
      </w:r>
    </w:p>
    <w:p w14:paraId="2FA1F2E4" w14:textId="77777777" w:rsidR="009555CB" w:rsidRPr="00276EA6" w:rsidRDefault="009555CB" w:rsidP="00276EA6">
      <w:pPr>
        <w:shd w:val="clear" w:color="auto" w:fill="auto"/>
      </w:pPr>
    </w:p>
    <w:p w14:paraId="109AAFED" w14:textId="60440B8B" w:rsidR="005008B8" w:rsidRPr="00276EA6" w:rsidRDefault="0030589E" w:rsidP="00276EA6">
      <w:pPr>
        <w:pStyle w:val="Heading1"/>
        <w:shd w:val="clear" w:color="auto" w:fill="auto"/>
      </w:pPr>
      <w:r w:rsidRPr="00276EA6">
        <w:t>Results</w:t>
      </w:r>
    </w:p>
    <w:p w14:paraId="195BDAC3" w14:textId="77777777" w:rsidR="005008B8" w:rsidRPr="00276EA6" w:rsidRDefault="005008B8" w:rsidP="00276EA6">
      <w:pPr>
        <w:pStyle w:val="Heading3"/>
        <w:shd w:val="clear" w:color="auto" w:fill="auto"/>
      </w:pPr>
      <w:r w:rsidRPr="00276EA6">
        <w:t>Subtype-specific differences in age distribution</w:t>
      </w:r>
    </w:p>
    <w:p w14:paraId="73E41F23" w14:textId="32FF51DE" w:rsidR="005008B8" w:rsidRPr="00276EA6" w:rsidRDefault="005008B8" w:rsidP="00276EA6">
      <w:pPr>
        <w:shd w:val="clear" w:color="auto" w:fill="auto"/>
        <w:rPr>
          <w:b/>
        </w:rPr>
      </w:pPr>
      <w:r w:rsidRPr="00276EA6">
        <w:t>In both AZDHS and INSIGHT data, H3N2 consistently caused more cases in older cohorts, while H1N1 caused more cases in younger cohorts (</w:t>
      </w:r>
      <w:r w:rsidRPr="00276EA6">
        <w:rPr>
          <w:rStyle w:val="SubtitleChar"/>
        </w:rPr>
        <w:t xml:space="preserve">Figs. 2-3, </w:t>
      </w:r>
      <w:commentRangeStart w:id="10"/>
      <w:commentRangeStart w:id="11"/>
      <w:r w:rsidR="00871931" w:rsidRPr="00276EA6">
        <w:rPr>
          <w:rStyle w:val="SubtitleChar"/>
        </w:rPr>
        <w:t>S2-S7</w:t>
      </w:r>
      <w:commentRangeEnd w:id="10"/>
      <w:r w:rsidR="005A436E" w:rsidRPr="00276EA6">
        <w:rPr>
          <w:rStyle w:val="CommentReference"/>
        </w:rPr>
        <w:commentReference w:id="10"/>
      </w:r>
      <w:commentRangeEnd w:id="11"/>
      <w:r w:rsidR="00563A7C">
        <w:rPr>
          <w:rStyle w:val="CommentReference"/>
        </w:rPr>
        <w:commentReference w:id="11"/>
      </w:r>
      <w:r w:rsidRPr="00276EA6">
        <w:t xml:space="preserve">). These patterns are qualitatively consistent with </w:t>
      </w:r>
      <w:r w:rsidR="009555CB" w:rsidRPr="00276EA6">
        <w:t>the predicted effects of cohort-specific imprinting (</w:t>
      </w:r>
      <w:r w:rsidR="009555CB" w:rsidRPr="00276EA6">
        <w:rPr>
          <w:rStyle w:val="SubtitleChar"/>
        </w:rPr>
        <w:t>Fig 1</w:t>
      </w:r>
      <w:r w:rsidR="009555CB" w:rsidRPr="00276EA6">
        <w:t xml:space="preserve">), and with </w:t>
      </w:r>
      <w:r w:rsidRPr="00276EA6">
        <w:t xml:space="preserve">previously reported </w:t>
      </w:r>
      <w:r w:rsidR="009555CB" w:rsidRPr="00276EA6">
        <w:t>differences in age distribution</w:t>
      </w:r>
      <w:r w:rsidRPr="00276EA6">
        <w:t xml:space="preserve"> </w:t>
      </w:r>
      <w:r w:rsidRPr="00276EA6">
        <w:fldChar w:fldCharType="begin"/>
      </w:r>
      <w:r w:rsidR="00871931" w:rsidRPr="00276EA6">
        <w:instrText xml:space="preserve"> ADDIN ZOTERO_ITEM CSL_CITATION {"citationID":"GIMpCaYB","properties":{"formattedCitation":"(17\\uc0\\u8211{}20)","plainCitation":"(17–20)","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Pr="00276EA6">
        <w:fldChar w:fldCharType="separate"/>
      </w:r>
      <w:r w:rsidR="00A225FF" w:rsidRPr="00276EA6">
        <w:rPr>
          <w:color w:val="000000"/>
        </w:rPr>
        <w:t>(17–20)</w:t>
      </w:r>
      <w:r w:rsidRPr="00276EA6">
        <w:fldChar w:fldCharType="end"/>
      </w:r>
      <w:r w:rsidRPr="00276EA6">
        <w:t xml:space="preserve">. Overall, differences between H1N1 and H3N2’s age distributions were more pronounced in the Arizona data than in the INSIGHT data. But despite some variation between countries, seasons and data sets, observed patterns never contradicted the expected effects of imprinting. Whenever subtype-specific differences in age distribution were </w:t>
      </w:r>
      <w:r w:rsidR="0025230C" w:rsidRPr="00276EA6">
        <w:t>apparent</w:t>
      </w:r>
      <w:r w:rsidRPr="00276EA6">
        <w:t xml:space="preserve">, H3N2 always caused greater impacts in the oldest cohorts, while H1N1 caused greater impacts in </w:t>
      </w:r>
      <w:r w:rsidR="00010DB3" w:rsidRPr="00276EA6">
        <w:t>young and middle-aged adults</w:t>
      </w:r>
      <w:r w:rsidR="00201103" w:rsidRPr="00276EA6">
        <w:t xml:space="preserve"> (</w:t>
      </w:r>
      <w:r w:rsidR="00201103" w:rsidRPr="00276EA6">
        <w:rPr>
          <w:rStyle w:val="SubtitleChar"/>
        </w:rPr>
        <w:t>Figs. 2-3</w:t>
      </w:r>
      <w:r w:rsidR="00201103" w:rsidRPr="00276EA6">
        <w:t>)</w:t>
      </w:r>
      <w:r w:rsidRPr="00276EA6">
        <w:t>.</w:t>
      </w:r>
    </w:p>
    <w:p w14:paraId="6F31F890" w14:textId="2901792A" w:rsidR="005008B8" w:rsidRPr="00276EA6" w:rsidRDefault="005008B8" w:rsidP="00276EA6">
      <w:pPr>
        <w:shd w:val="clear" w:color="auto" w:fill="auto"/>
      </w:pPr>
      <w:r w:rsidRPr="00276EA6">
        <w:t xml:space="preserve">To facilitate comparison between subtypes, and across data sets, </w:t>
      </w:r>
      <w:r w:rsidRPr="00276EA6">
        <w:rPr>
          <w:rStyle w:val="SubtitleChar"/>
        </w:rPr>
        <w:t>Figs. 2-3</w:t>
      </w:r>
      <w:r w:rsidRPr="00276EA6">
        <w:t xml:space="preserve"> only included data from countries and seasons in which H1N1 and H3N2 both </w:t>
      </w:r>
      <w:r w:rsidR="000B1313">
        <w:t>circulated</w:t>
      </w:r>
      <w:r w:rsidRPr="00276EA6">
        <w:t xml:space="preserve"> (</w:t>
      </w:r>
      <w:r w:rsidRPr="00276EA6">
        <w:sym w:font="Symbol" w:char="F0B3"/>
      </w:r>
      <w:r w:rsidR="009555CB" w:rsidRPr="00276EA6">
        <w:t xml:space="preserve">50 </w:t>
      </w:r>
      <w:r w:rsidRPr="00276EA6">
        <w:t>confirmed cases of each subtype</w:t>
      </w:r>
      <w:r w:rsidR="00540462" w:rsidRPr="00276EA6">
        <w:t>)</w:t>
      </w:r>
      <w:r w:rsidRPr="00276EA6">
        <w:t xml:space="preserve">. </w:t>
      </w:r>
      <w:r w:rsidRPr="00276EA6">
        <w:rPr>
          <w:rStyle w:val="SubtitleChar"/>
        </w:rPr>
        <w:t>Figures S</w:t>
      </w:r>
      <w:r w:rsidR="00871931" w:rsidRPr="00276EA6">
        <w:rPr>
          <w:rStyle w:val="SubtitleChar"/>
        </w:rPr>
        <w:t>2</w:t>
      </w:r>
      <w:r w:rsidRPr="00276EA6">
        <w:rPr>
          <w:rStyle w:val="SubtitleChar"/>
        </w:rPr>
        <w:t>-S7</w:t>
      </w:r>
      <w:r w:rsidRPr="00276EA6">
        <w:t xml:space="preserve"> show similar plots for all countries and seasons</w:t>
      </w:r>
      <w:r w:rsidR="00AA1584" w:rsidRPr="00276EA6">
        <w:t xml:space="preserve"> represented</w:t>
      </w:r>
      <w:r w:rsidRPr="00276EA6">
        <w:t xml:space="preserve"> in the data, and plots showing alternate smoothing parameters. </w:t>
      </w:r>
    </w:p>
    <w:p w14:paraId="6A327CB3" w14:textId="77777777" w:rsidR="005008B8" w:rsidRPr="00276EA6" w:rsidRDefault="005008B8" w:rsidP="00276EA6">
      <w:pPr>
        <w:shd w:val="clear" w:color="auto" w:fill="auto"/>
      </w:pPr>
    </w:p>
    <w:p w14:paraId="6814D8CF" w14:textId="650C2161" w:rsidR="005008B8" w:rsidRPr="00276EA6" w:rsidRDefault="0033762F" w:rsidP="00276EA6">
      <w:pPr>
        <w:pStyle w:val="Heading2"/>
        <w:shd w:val="clear" w:color="auto" w:fill="auto"/>
      </w:pPr>
      <w:r w:rsidRPr="00276EA6">
        <w:t>Imprinting model selection</w:t>
      </w:r>
    </w:p>
    <w:p w14:paraId="56B8312D" w14:textId="386933FE" w:rsidR="00AA1584" w:rsidRPr="00276EA6" w:rsidRDefault="00540462" w:rsidP="00276EA6">
      <w:pPr>
        <w:shd w:val="clear" w:color="auto" w:fill="auto"/>
        <w:rPr>
          <w:color w:val="000000" w:themeColor="text1"/>
        </w:rPr>
      </w:pPr>
      <w:r w:rsidRPr="00276EA6">
        <w:rPr>
          <w:color w:val="000000" w:themeColor="text1"/>
        </w:rPr>
        <w:t xml:space="preserve">Model selection on seasonal influenza data supported effects from narrow, within-subtype imprinting to NA or HA. </w:t>
      </w:r>
      <w:r w:rsidR="006F10B0" w:rsidRPr="00276EA6">
        <w:rPr>
          <w:color w:val="000000" w:themeColor="text1"/>
        </w:rPr>
        <w:t xml:space="preserve">Whether we fit to INSIGHT or to AZDHS data, </w:t>
      </w:r>
      <w:r w:rsidR="00116A67" w:rsidRPr="00276EA6">
        <w:rPr>
          <w:color w:val="000000" w:themeColor="text1"/>
        </w:rPr>
        <w:t>models containing</w:t>
      </w:r>
      <w:r w:rsidR="006F10B0" w:rsidRPr="00276EA6">
        <w:rPr>
          <w:color w:val="000000" w:themeColor="text1"/>
        </w:rPr>
        <w:t xml:space="preserve"> NA subtype</w:t>
      </w:r>
      <w:r w:rsidR="000B6E54">
        <w:rPr>
          <w:color w:val="000000" w:themeColor="text1"/>
        </w:rPr>
        <w:t>-</w:t>
      </w:r>
      <w:r w:rsidR="006F10B0" w:rsidRPr="00276EA6">
        <w:rPr>
          <w:color w:val="000000" w:themeColor="text1"/>
        </w:rPr>
        <w:t>level</w:t>
      </w:r>
      <w:r w:rsidR="00116A67" w:rsidRPr="00276EA6">
        <w:rPr>
          <w:color w:val="000000" w:themeColor="text1"/>
        </w:rPr>
        <w:t xml:space="preserve"> imprinting received the most statistical support, and models containing HA subtype</w:t>
      </w:r>
      <w:r w:rsidR="000B6E54">
        <w:rPr>
          <w:color w:val="000000" w:themeColor="text1"/>
        </w:rPr>
        <w:t>-</w:t>
      </w:r>
      <w:r w:rsidR="00116A67" w:rsidRPr="00276EA6">
        <w:rPr>
          <w:color w:val="000000" w:themeColor="text1"/>
        </w:rPr>
        <w:t xml:space="preserve">level imprinting were the second most preferred in terms of AIC </w:t>
      </w:r>
      <w:r w:rsidR="006F10B0" w:rsidRPr="00276EA6">
        <w:rPr>
          <w:rStyle w:val="SubtitleChar"/>
        </w:rPr>
        <w:t>(Fig</w:t>
      </w:r>
      <w:commentRangeStart w:id="12"/>
      <w:r w:rsidR="006F10B0" w:rsidRPr="00276EA6">
        <w:rPr>
          <w:rStyle w:val="SubtitleChar"/>
        </w:rPr>
        <w:t xml:space="preserve">. </w:t>
      </w:r>
      <w:r w:rsidR="00587E40" w:rsidRPr="00276EA6">
        <w:rPr>
          <w:rStyle w:val="SubtitleChar"/>
        </w:rPr>
        <w:t>4,</w:t>
      </w:r>
      <w:commentRangeEnd w:id="12"/>
      <w:r w:rsidR="00132A72">
        <w:rPr>
          <w:rStyle w:val="CommentReference"/>
        </w:rPr>
        <w:commentReference w:id="12"/>
      </w:r>
      <w:r w:rsidR="00587E40" w:rsidRPr="00276EA6">
        <w:rPr>
          <w:rStyle w:val="SubtitleChar"/>
        </w:rPr>
        <w:t xml:space="preserve"> Table 3</w:t>
      </w:r>
      <w:r w:rsidR="006F10B0" w:rsidRPr="00276EA6">
        <w:rPr>
          <w:color w:val="000000" w:themeColor="text1"/>
        </w:rPr>
        <w:t xml:space="preserve">). </w:t>
      </w:r>
      <w:r w:rsidR="001533AF" w:rsidRPr="00276EA6">
        <w:rPr>
          <w:color w:val="000000" w:themeColor="text1"/>
        </w:rPr>
        <w:t>The AZDHS data showed a preference for NA subtype-level imprinting over HA subtype-level imprinting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23.4</w:t>
      </w:r>
      <w:r w:rsidR="00871931" w:rsidRPr="00276EA6">
        <w:rPr>
          <w:color w:val="000000" w:themeColor="text1"/>
        </w:rPr>
        <w:t>2</w:t>
      </w:r>
      <w:r w:rsidR="001533AF" w:rsidRPr="00276EA6">
        <w:rPr>
          <w:color w:val="000000" w:themeColor="text1"/>
        </w:rPr>
        <w:t xml:space="preserve">), </w:t>
      </w:r>
      <w:r w:rsidR="00F91774" w:rsidRPr="00276EA6">
        <w:rPr>
          <w:color w:val="000000" w:themeColor="text1"/>
        </w:rPr>
        <w:t>and</w:t>
      </w:r>
      <w:r w:rsidR="001533AF" w:rsidRPr="00276EA6">
        <w:rPr>
          <w:color w:val="000000" w:themeColor="text1"/>
        </w:rPr>
        <w:t xml:space="preserve"> effectively no </w:t>
      </w:r>
      <w:r w:rsidR="001533AF" w:rsidRPr="00276EA6">
        <w:rPr>
          <w:color w:val="000000" w:themeColor="text1"/>
        </w:rPr>
        <w:lastRenderedPageBreak/>
        <w:t>statistical support for broad, HA group-level imprinting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245</w:t>
      </w:r>
      <w:r w:rsidR="005376A4" w:rsidRPr="00276EA6">
        <w:rPr>
          <w:color w:val="000000" w:themeColor="text1"/>
        </w:rPr>
        <w:t>.18</w:t>
      </w:r>
      <w:r w:rsidR="001533AF" w:rsidRPr="00276EA6">
        <w:rPr>
          <w:color w:val="000000" w:themeColor="text1"/>
        </w:rPr>
        <w:t xml:space="preserve">), </w:t>
      </w:r>
      <w:r w:rsidR="00201103" w:rsidRPr="00276EA6">
        <w:rPr>
          <w:color w:val="000000" w:themeColor="text1"/>
        </w:rPr>
        <w:t>or</w:t>
      </w:r>
      <w:r w:rsidR="00AA1584" w:rsidRPr="00276EA6">
        <w:rPr>
          <w:color w:val="000000" w:themeColor="text1"/>
        </w:rPr>
        <w:t xml:space="preserve"> for </w:t>
      </w:r>
      <w:r w:rsidR="00201103" w:rsidRPr="00276EA6">
        <w:rPr>
          <w:color w:val="000000" w:themeColor="text1"/>
        </w:rPr>
        <w:t>an absence of</w:t>
      </w:r>
      <w:r w:rsidR="001533AF" w:rsidRPr="00276EA6">
        <w:rPr>
          <w:color w:val="000000" w:themeColor="text1"/>
        </w:rPr>
        <w:t xml:space="preserve"> imprinting effects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380</w:t>
      </w:r>
      <w:r w:rsidR="005376A4" w:rsidRPr="00276EA6">
        <w:rPr>
          <w:color w:val="000000" w:themeColor="text1"/>
        </w:rPr>
        <w:t>.47</w:t>
      </w:r>
      <w:r w:rsidR="001533AF" w:rsidRPr="00276EA6">
        <w:rPr>
          <w:color w:val="000000" w:themeColor="text1"/>
        </w:rPr>
        <w:t xml:space="preserve">). </w:t>
      </w:r>
      <w:r w:rsidR="00AA1584" w:rsidRPr="00276EA6">
        <w:t>Visual assessment of model fits (</w:t>
      </w:r>
      <w:r w:rsidR="00AA1584" w:rsidRPr="00276EA6">
        <w:rPr>
          <w:rStyle w:val="SubtitleChar"/>
        </w:rPr>
        <w:t>Fig. 4</w:t>
      </w:r>
      <w:r w:rsidR="008C04AA" w:rsidRPr="00276EA6">
        <w:rPr>
          <w:rStyle w:val="SubtitleChar"/>
        </w:rPr>
        <w:t>F,</w:t>
      </w:r>
      <w:r w:rsidR="00871931" w:rsidRPr="00276EA6">
        <w:rPr>
          <w:rStyle w:val="SubtitleChar"/>
        </w:rPr>
        <w:t>G</w:t>
      </w:r>
      <w:r w:rsidR="00AA1584" w:rsidRPr="00276EA6">
        <w:t>) confirmed that models containing imprinting effects at the narrow, NA or HA subtype levels provided the best fits to data. As expected (</w:t>
      </w:r>
      <w:r w:rsidR="00201103" w:rsidRPr="00276EA6">
        <w:t xml:space="preserve">see </w:t>
      </w:r>
      <w:r w:rsidR="00AA1584" w:rsidRPr="00276EA6">
        <w:rPr>
          <w:rStyle w:val="SubtitleChar"/>
        </w:rPr>
        <w:t>Fig.</w:t>
      </w:r>
      <w:r w:rsidR="00201103" w:rsidRPr="00276EA6">
        <w:rPr>
          <w:rStyle w:val="SubtitleChar"/>
        </w:rPr>
        <w:t xml:space="preserve"> 1</w:t>
      </w:r>
      <w:r w:rsidR="00AA1584" w:rsidRPr="00276EA6">
        <w:t xml:space="preserve">), predictions from the two best models </w:t>
      </w:r>
      <w:r w:rsidR="002971D6" w:rsidRPr="00276EA6">
        <w:t>were highly collinear</w:t>
      </w:r>
      <w:r w:rsidR="00135F7B" w:rsidRPr="00276EA6">
        <w:t xml:space="preserve">, except in their risk predictions </w:t>
      </w:r>
      <w:r w:rsidR="002971D6" w:rsidRPr="00276EA6">
        <w:t>among middle-aged, H2N2-imprinted cohorts</w:t>
      </w:r>
      <w:r w:rsidR="00AA1584" w:rsidRPr="00276EA6">
        <w:t xml:space="preserve"> (birth years 1957-1968)</w:t>
      </w:r>
      <w:r w:rsidR="002D6568">
        <w:t>, and some other minor differences arising from normalization across birth-years</w:t>
      </w:r>
      <w:r w:rsidR="00AA1584" w:rsidRPr="00276EA6">
        <w:t xml:space="preserve">. </w:t>
      </w:r>
      <w:r w:rsidR="009724A4" w:rsidRPr="00276EA6">
        <w:t>Predictions of</w:t>
      </w:r>
      <w:r w:rsidR="00135F7B" w:rsidRPr="00276EA6">
        <w:t xml:space="preserve"> two best models (HA and NA subtype-level imprinting) were much more similar</w:t>
      </w:r>
      <w:r w:rsidR="009724A4" w:rsidRPr="00276EA6">
        <w:t xml:space="preserve"> to each other than to predictions from models with much worse AIC (HA group-level imprinting and no imprinting).</w:t>
      </w:r>
    </w:p>
    <w:p w14:paraId="074BE1CA" w14:textId="53B20653" w:rsidR="0033762F" w:rsidRPr="00276EA6" w:rsidRDefault="0033762F" w:rsidP="00276EA6">
      <w:pPr>
        <w:shd w:val="clear" w:color="auto" w:fill="auto"/>
      </w:pPr>
      <w:r w:rsidRPr="00276EA6">
        <w:rPr>
          <w:color w:val="000000" w:themeColor="text1"/>
        </w:rPr>
        <w:t>Model selection on AZDHS data showed much greater differences in AIC</w:t>
      </w:r>
      <w:r w:rsidR="008C04AA" w:rsidRPr="00276EA6">
        <w:rPr>
          <w:color w:val="000000" w:themeColor="text1"/>
        </w:rPr>
        <w:t>, and much stronger effects of all tested factors</w:t>
      </w:r>
      <w:r w:rsidRPr="00276EA6">
        <w:rPr>
          <w:color w:val="000000" w:themeColor="text1"/>
        </w:rPr>
        <w:t xml:space="preserve"> than model selection on INSIGHT data</w:t>
      </w:r>
      <w:r w:rsidR="008C04AA" w:rsidRPr="00276EA6">
        <w:rPr>
          <w:color w:val="000000" w:themeColor="text1"/>
        </w:rPr>
        <w:t xml:space="preserve"> (</w:t>
      </w:r>
      <w:r w:rsidR="008C04AA" w:rsidRPr="00276EA6">
        <w:rPr>
          <w:rStyle w:val="SubtitleChar"/>
        </w:rPr>
        <w:t>Fig. 4, Table 3</w:t>
      </w:r>
      <w:r w:rsidR="008C04AA" w:rsidRPr="00276EA6">
        <w:rPr>
          <w:color w:val="000000" w:themeColor="text1"/>
        </w:rPr>
        <w:t>). This was unsurprising</w:t>
      </w:r>
      <w:r w:rsidRPr="00276EA6">
        <w:rPr>
          <w:color w:val="000000" w:themeColor="text1"/>
        </w:rPr>
        <w:t xml:space="preserve"> due</w:t>
      </w:r>
      <w:r w:rsidR="00041844">
        <w:rPr>
          <w:color w:val="000000" w:themeColor="text1"/>
        </w:rPr>
        <w:t xml:space="preserve"> to</w:t>
      </w:r>
      <w:r w:rsidRPr="00276EA6">
        <w:rPr>
          <w:color w:val="000000" w:themeColor="text1"/>
        </w:rPr>
        <w:t xml:space="preserve"> </w:t>
      </w:r>
      <w:r w:rsidR="005376A4" w:rsidRPr="00276EA6">
        <w:rPr>
          <w:color w:val="000000" w:themeColor="text1"/>
        </w:rPr>
        <w:t>smaller</w:t>
      </w:r>
      <w:r w:rsidRPr="00276EA6">
        <w:rPr>
          <w:color w:val="000000" w:themeColor="text1"/>
        </w:rPr>
        <w:t xml:space="preserve"> sample sizes</w:t>
      </w:r>
      <w:r w:rsidR="00A40146" w:rsidRPr="00276EA6">
        <w:rPr>
          <w:color w:val="000000" w:themeColor="text1"/>
        </w:rPr>
        <w:t>, increased noise from geographic variation,</w:t>
      </w:r>
      <w:r w:rsidRPr="00276EA6">
        <w:rPr>
          <w:color w:val="000000" w:themeColor="text1"/>
        </w:rPr>
        <w:t xml:space="preserve"> and smaller apparent differences in subtype-specific impact</w:t>
      </w:r>
      <w:r w:rsidR="005376A4" w:rsidRPr="00276EA6">
        <w:rPr>
          <w:color w:val="000000" w:themeColor="text1"/>
        </w:rPr>
        <w:t xml:space="preserve"> in the INSIGHT data</w:t>
      </w:r>
      <w:r w:rsidR="0010345F">
        <w:rPr>
          <w:color w:val="000000" w:themeColor="text1"/>
        </w:rPr>
        <w:t xml:space="preserve">. </w:t>
      </w:r>
      <w:r w:rsidRPr="00276EA6">
        <w:t xml:space="preserve">Although no single model fit to INSIGHT data was definitively preferred (six had </w:t>
      </w:r>
      <w:r w:rsidRPr="00276EA6">
        <w:sym w:font="Symbol" w:char="F044"/>
      </w:r>
      <w:r w:rsidRPr="00276EA6">
        <w:t>AIC&lt;4</w:t>
      </w:r>
      <w:r w:rsidR="002971D6" w:rsidRPr="00276EA6">
        <w:t xml:space="preserve">, and differences between fits were </w:t>
      </w:r>
      <w:r w:rsidR="005376A4" w:rsidRPr="00276EA6">
        <w:t>negligible</w:t>
      </w:r>
      <w:r w:rsidR="002971D6" w:rsidRPr="00276EA6">
        <w:t xml:space="preserve"> (</w:t>
      </w:r>
      <w:r w:rsidR="002971D6" w:rsidRPr="00276EA6">
        <w:rPr>
          <w:rStyle w:val="SubtitleChar"/>
        </w:rPr>
        <w:t xml:space="preserve">Fig. </w:t>
      </w:r>
      <w:r w:rsidR="008C04AA" w:rsidRPr="00276EA6">
        <w:rPr>
          <w:rStyle w:val="SubtitleChar"/>
        </w:rPr>
        <w:t>4</w:t>
      </w:r>
      <w:r w:rsidR="00F91774" w:rsidRPr="00276EA6">
        <w:rPr>
          <w:rStyle w:val="SubtitleChar"/>
        </w:rPr>
        <w:t>, Table 3</w:t>
      </w:r>
      <w:r w:rsidR="002971D6" w:rsidRPr="00276EA6">
        <w:t>)</w:t>
      </w:r>
      <w:r w:rsidRPr="00276EA6">
        <w:t>), results</w:t>
      </w:r>
      <w:r w:rsidR="002971D6" w:rsidRPr="00276EA6">
        <w:t xml:space="preserve"> of model selection on INSIGHT data </w:t>
      </w:r>
      <w:r w:rsidRPr="00276EA6">
        <w:t xml:space="preserve">aligned </w:t>
      </w:r>
      <w:r w:rsidR="002971D6" w:rsidRPr="00276EA6">
        <w:t xml:space="preserve">qualitatively </w:t>
      </w:r>
      <w:r w:rsidRPr="00276EA6">
        <w:t xml:space="preserve">with model selection on AZDHS data, in that none of the </w:t>
      </w:r>
      <w:r w:rsidR="002971D6" w:rsidRPr="00276EA6">
        <w:t xml:space="preserve">six </w:t>
      </w:r>
      <w:r w:rsidRPr="00276EA6">
        <w:t>best models contained HA group-level imprinting</w:t>
      </w:r>
      <w:r w:rsidR="00AA1584" w:rsidRPr="00276EA6">
        <w:t xml:space="preserve"> effects</w:t>
      </w:r>
      <w:r w:rsidR="008C04AA" w:rsidRPr="00276EA6">
        <w:t xml:space="preserve"> (</w:t>
      </w:r>
      <w:r w:rsidR="008C04AA" w:rsidRPr="00276EA6">
        <w:rPr>
          <w:rStyle w:val="SubtitleChar"/>
        </w:rPr>
        <w:t>Table 3</w:t>
      </w:r>
      <w:r w:rsidR="008C04AA" w:rsidRPr="00276EA6">
        <w:t>)</w:t>
      </w:r>
      <w:r w:rsidRPr="00276EA6">
        <w:t>, and overall, NA subtype-level imprinting or HA subtype-level imprinting received the most statistical support. Akaike weights can be interpreted as the proportional support for a given model, out of all models tested</w:t>
      </w:r>
      <w:r w:rsidR="00041844">
        <w:t xml:space="preserve"> </w:t>
      </w:r>
      <w:r w:rsidR="00041844">
        <w:fldChar w:fldCharType="begin"/>
      </w:r>
      <w:r w:rsidR="00041844">
        <w:instrText xml:space="preserve"> ADDIN ZOTERO_ITEM CSL_CITATION {"citationID":"KoYSPCQ5","properties":{"formattedCitation":"(26)","plainCitation":"(26)","noteIndex":0},"citationItems":[{"id":1193,"uris":["http://zotero.org/groups/2313999/items/J6HDKDWB"],"uri":["http://zotero.org/groups/2313999/items/J6HDKDWB"],"itemData":{"id":1193,"type":"book","title":"Model Selection and Multimodel Inference: A Practical Information-Theoretic Approach","publisher":"Springer-Verlag","publisher-place":"New York","edition":"2","source":"www.springer.com","event-place":"New Yor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URL":"https://www.springer.com/us/book/9780387953649","ISBN":"978-0-387-95364-9","title-short":"Model Selection and Multimodel Inference","language":"en","author":[{"family":"Burnham","given":"Kenneth P."},{"family":"Anderson","given":"David R."}],"issued":{"date-parts":[["2002"]]},"accessed":{"date-parts":[["2019",4,16]]}}}],"schema":"https://github.com/citation-style-language/schema/raw/master/csl-citation.json"} </w:instrText>
      </w:r>
      <w:r w:rsidR="00041844">
        <w:fldChar w:fldCharType="separate"/>
      </w:r>
      <w:r w:rsidR="00041844">
        <w:rPr>
          <w:noProof/>
        </w:rPr>
        <w:t>(26)</w:t>
      </w:r>
      <w:r w:rsidR="00041844">
        <w:fldChar w:fldCharType="end"/>
      </w:r>
      <w:r w:rsidRPr="00276EA6">
        <w:t xml:space="preserve">. The total Akaike weight for </w:t>
      </w:r>
      <w:r w:rsidR="00AA1584" w:rsidRPr="00276EA6">
        <w:t xml:space="preserve">INSIGHT </w:t>
      </w:r>
      <w:r w:rsidRPr="00276EA6">
        <w:t>models including NA subtype level imprinting was 0.38, and for models including HA subtype-level imprinting was 0.34. Models including HA group-level imprinting or no imprinting received much less support, with Akaike weights of 0.04 and 0.23 respectively (</w:t>
      </w:r>
      <w:r w:rsidRPr="00276EA6">
        <w:rPr>
          <w:rStyle w:val="SubtitleChar"/>
          <w:shd w:val="clear" w:color="auto" w:fill="auto"/>
        </w:rPr>
        <w:t xml:space="preserve">Fig. </w:t>
      </w:r>
      <w:r w:rsidR="008C04AA" w:rsidRPr="00276EA6">
        <w:rPr>
          <w:rStyle w:val="SubtitleChar"/>
          <w:shd w:val="clear" w:color="auto" w:fill="auto"/>
        </w:rPr>
        <w:t>4</w:t>
      </w:r>
      <w:r w:rsidR="00F91774" w:rsidRPr="00276EA6">
        <w:rPr>
          <w:rStyle w:val="SubtitleChar"/>
          <w:shd w:val="clear" w:color="auto" w:fill="auto"/>
        </w:rPr>
        <w:t>E</w:t>
      </w:r>
      <w:r w:rsidRPr="00276EA6">
        <w:t xml:space="preserve">). </w:t>
      </w:r>
    </w:p>
    <w:p w14:paraId="399B72E3" w14:textId="384F5F45" w:rsidR="00333BD4" w:rsidRPr="00276EA6" w:rsidRDefault="00333BD4" w:rsidP="00276EA6">
      <w:pPr>
        <w:shd w:val="clear" w:color="auto" w:fill="auto"/>
      </w:pPr>
    </w:p>
    <w:p w14:paraId="5806A7E1" w14:textId="0B9E20E7" w:rsidR="00333BD4" w:rsidRPr="00276EA6" w:rsidRDefault="00333BD4" w:rsidP="00276EA6">
      <w:pPr>
        <w:pStyle w:val="Heading2"/>
        <w:shd w:val="clear" w:color="auto" w:fill="auto"/>
      </w:pPr>
      <w:r w:rsidRPr="00276EA6">
        <w:t>Fitted risk patterns</w:t>
      </w:r>
    </w:p>
    <w:p w14:paraId="45B5D1E6" w14:textId="6CB00EDB" w:rsidR="00415A75" w:rsidRPr="00276EA6" w:rsidRDefault="00333BD4" w:rsidP="00276EA6">
      <w:pPr>
        <w:shd w:val="clear" w:color="auto" w:fill="auto"/>
      </w:pPr>
      <w:r w:rsidRPr="00276EA6">
        <w:t xml:space="preserve">When fitted to AZDHS data, age-specific risk curves took similar forms in all models, with risk </w:t>
      </w:r>
      <w:r w:rsidR="005376A4" w:rsidRPr="00276EA6">
        <w:t xml:space="preserve">decreasing rapidly from birth through </w:t>
      </w:r>
      <w:r w:rsidR="00871931" w:rsidRPr="00276EA6">
        <w:t>adolescence</w:t>
      </w:r>
      <w:r w:rsidRPr="00276EA6">
        <w:t xml:space="preserve">, and then decreasing much more slowly until the end </w:t>
      </w:r>
      <w:r w:rsidRPr="00276EA6">
        <w:lastRenderedPageBreak/>
        <w:t>of life</w:t>
      </w:r>
      <w:r w:rsidR="007C1F6F" w:rsidRPr="00276EA6">
        <w:t xml:space="preserve"> (</w:t>
      </w:r>
      <w:r w:rsidR="007C1F6F" w:rsidRPr="00276EA6">
        <w:rPr>
          <w:rStyle w:val="SubtitleChar"/>
        </w:rPr>
        <w:t>Fig. 4A</w:t>
      </w:r>
      <w:r w:rsidR="007C1F6F" w:rsidRPr="00276EA6">
        <w:t>)</w:t>
      </w:r>
      <w:r w:rsidRPr="00276EA6">
        <w:t xml:space="preserve">. </w:t>
      </w:r>
      <w:r w:rsidR="007C1F6F" w:rsidRPr="00276EA6">
        <w:t>When fitted to INSIGHT data, age-specific risk effects always took values close to 1, indicating that the age distribution of confirmed influenza cases was roughly proportional to denominator data on the age distribution of all tested cases (</w:t>
      </w:r>
      <w:r w:rsidR="007C1F6F" w:rsidRPr="00276EA6">
        <w:rPr>
          <w:rStyle w:val="SubtitleChar"/>
        </w:rPr>
        <w:t>Fig. 4C</w:t>
      </w:r>
      <w:r w:rsidR="00540462" w:rsidRPr="00276EA6">
        <w:rPr>
          <w:rStyle w:val="SubtitleChar"/>
        </w:rPr>
        <w:t>, Fig. S</w:t>
      </w:r>
      <w:r w:rsidR="00871931" w:rsidRPr="00276EA6">
        <w:rPr>
          <w:rStyle w:val="SubtitleChar"/>
        </w:rPr>
        <w:t>1</w:t>
      </w:r>
      <w:r w:rsidR="007C1F6F" w:rsidRPr="00276EA6">
        <w:t xml:space="preserve">). </w:t>
      </w:r>
    </w:p>
    <w:p w14:paraId="3C255505" w14:textId="324C5916" w:rsidR="007C1F6F" w:rsidRPr="00276EA6" w:rsidRDefault="00415A75" w:rsidP="00276EA6">
      <w:pPr>
        <w:shd w:val="clear" w:color="auto" w:fill="auto"/>
      </w:pPr>
      <w:r w:rsidRPr="00276EA6">
        <w:rPr>
          <w:rStyle w:val="SubtitleChar"/>
        </w:rPr>
        <w:t xml:space="preserve">Tables </w:t>
      </w:r>
      <w:r w:rsidR="005376A4" w:rsidRPr="00276EA6">
        <w:rPr>
          <w:rStyle w:val="SubtitleChar"/>
        </w:rPr>
        <w:t>S1-S3</w:t>
      </w:r>
      <w:r w:rsidRPr="00276EA6">
        <w:t xml:space="preserve"> show parameter estimates and 95% profile confidence intervals from all models fitted to AZDHS And INSIGHT data. </w:t>
      </w:r>
      <w:r w:rsidR="0025230C" w:rsidRPr="00276EA6">
        <w:t>Fits to AZDHS data estimated moderate reductions in risk due to imprinting protection, and fits to INSIGHT data estimated weak reductions in risk</w:t>
      </w:r>
      <w:r w:rsidR="00871931" w:rsidRPr="00276EA6">
        <w:t xml:space="preserve"> </w:t>
      </w:r>
      <w:r w:rsidR="007C1F6F" w:rsidRPr="00276EA6">
        <w:t>(</w:t>
      </w:r>
      <w:r w:rsidR="007C1F6F" w:rsidRPr="00276EA6">
        <w:rPr>
          <w:rStyle w:val="SubtitleChar"/>
        </w:rPr>
        <w:t>Fig. 4B,D</w:t>
      </w:r>
      <w:r w:rsidRPr="00276EA6">
        <w:rPr>
          <w:rStyle w:val="SubtitleChar"/>
        </w:rPr>
        <w:t>, Table S</w:t>
      </w:r>
      <w:r w:rsidR="005376A4" w:rsidRPr="00276EA6">
        <w:rPr>
          <w:rStyle w:val="SubtitleChar"/>
        </w:rPr>
        <w:t>2-S3</w:t>
      </w:r>
      <w:r w:rsidR="007C1F6F" w:rsidRPr="00276EA6">
        <w:t>)</w:t>
      </w:r>
      <w:r w:rsidR="00333BD4" w:rsidRPr="00276EA6">
        <w:t xml:space="preserve">. </w:t>
      </w:r>
      <w:r w:rsidR="007C1F6F" w:rsidRPr="00276EA6">
        <w:t>Overall, risk parameters fitted to the INSIGHT data took values closer to 1 and had wider confidence intervals than risk parameters fitted to the Arizona data (</w:t>
      </w:r>
      <w:r w:rsidR="007C1F6F" w:rsidRPr="00276EA6">
        <w:rPr>
          <w:rStyle w:val="SubtitleChar"/>
        </w:rPr>
        <w:t>Fig. 4, Table</w:t>
      </w:r>
      <w:r w:rsidR="00871931" w:rsidRPr="00276EA6">
        <w:rPr>
          <w:rStyle w:val="SubtitleChar"/>
        </w:rPr>
        <w:t>s</w:t>
      </w:r>
      <w:r w:rsidR="007C1F6F" w:rsidRPr="00276EA6">
        <w:rPr>
          <w:rStyle w:val="SubtitleChar"/>
        </w:rPr>
        <w:t xml:space="preserve"> </w:t>
      </w:r>
      <w:r w:rsidR="005376A4" w:rsidRPr="00276EA6">
        <w:rPr>
          <w:rStyle w:val="SubtitleChar"/>
        </w:rPr>
        <w:t>S1-S3</w:t>
      </w:r>
      <w:r w:rsidR="00276EA6">
        <w:rPr>
          <w:rStyle w:val="SubtitleChar"/>
        </w:rPr>
        <w:t>)</w:t>
      </w:r>
      <w:r w:rsidR="007C1F6F" w:rsidRPr="00276EA6">
        <w:t xml:space="preserve">. </w:t>
      </w:r>
      <w:commentRangeStart w:id="13"/>
      <w:commentRangeStart w:id="14"/>
      <w:r w:rsidRPr="00276EA6">
        <w:t>As fitted to INSIGHT data, the</w:t>
      </w:r>
      <w:r w:rsidR="007C1F6F" w:rsidRPr="00276EA6">
        <w:t xml:space="preserve"> estimated relative risk of infection given antiviral treatment was usually greater than one, which may reflect that antiviral treatment is often prescribed in response to a positive influenza test. Vaccination was consistently associated with small reductions in risk, although confidence intervals often overlapped the null value of one. The presence of underlying conditions did not strongly impact relative risk and was not included in preferred models (</w:t>
      </w:r>
      <w:r w:rsidR="007C1F6F" w:rsidRPr="00276EA6">
        <w:rPr>
          <w:rStyle w:val="SubtitleChar"/>
        </w:rPr>
        <w:t>Table 3</w:t>
      </w:r>
      <w:r w:rsidR="00931ADB">
        <w:rPr>
          <w:rStyle w:val="SubtitleChar"/>
        </w:rPr>
        <w:t xml:space="preserve">, </w:t>
      </w:r>
      <w:r w:rsidR="00931ADB" w:rsidRPr="00276EA6">
        <w:rPr>
          <w:rStyle w:val="SubtitleChar"/>
        </w:rPr>
        <w:t>Tables S1-S3</w:t>
      </w:r>
      <w:r w:rsidR="007C1F6F" w:rsidRPr="00276EA6">
        <w:t>).</w:t>
      </w:r>
      <w:commentRangeEnd w:id="13"/>
      <w:r w:rsidRPr="00276EA6">
        <w:rPr>
          <w:rStyle w:val="CommentReference"/>
        </w:rPr>
        <w:commentReference w:id="13"/>
      </w:r>
      <w:commentRangeEnd w:id="14"/>
      <w:r w:rsidR="00BD546B">
        <w:rPr>
          <w:rStyle w:val="CommentReference"/>
        </w:rPr>
        <w:commentReference w:id="14"/>
      </w:r>
    </w:p>
    <w:p w14:paraId="16C523B3" w14:textId="77777777" w:rsidR="0037226F" w:rsidRPr="00276EA6" w:rsidRDefault="0037226F" w:rsidP="00041844">
      <w:pPr>
        <w:shd w:val="clear" w:color="auto" w:fill="auto"/>
        <w:ind w:firstLine="0"/>
      </w:pPr>
    </w:p>
    <w:p w14:paraId="6837EFE9" w14:textId="31DF37EC" w:rsidR="00802B48" w:rsidRPr="00276EA6" w:rsidRDefault="008C04AA" w:rsidP="00276EA6">
      <w:pPr>
        <w:pStyle w:val="Heading2"/>
        <w:shd w:val="clear" w:color="auto" w:fill="auto"/>
      </w:pPr>
      <w:r w:rsidRPr="00276EA6">
        <w:t xml:space="preserve"> </w:t>
      </w:r>
      <w:r w:rsidR="00802B48" w:rsidRPr="00276EA6">
        <w:t>Effect of evolutionary rate</w:t>
      </w:r>
    </w:p>
    <w:p w14:paraId="4C8E44EB" w14:textId="7AC65450" w:rsidR="00E83171" w:rsidRPr="00276EA6" w:rsidRDefault="00802B48" w:rsidP="00041844">
      <w:pPr>
        <w:pStyle w:val="CommentText"/>
      </w:pPr>
      <w:r w:rsidRPr="00276EA6">
        <w:t xml:space="preserve">To test the impact of </w:t>
      </w:r>
      <w:r w:rsidR="00D1530D" w:rsidRPr="00276EA6">
        <w:t>antigenic evolutionary rate</w:t>
      </w:r>
      <w:r w:rsidRPr="00276EA6">
        <w:t xml:space="preserve"> on epidemic age distribution, we used publicly available data from </w:t>
      </w:r>
      <w:r w:rsidR="00D1530D" w:rsidRPr="00276EA6">
        <w:rPr>
          <w:i/>
        </w:rPr>
        <w:t xml:space="preserve">Nextstrain </w:t>
      </w:r>
      <w:r w:rsidR="00D1530D" w:rsidRPr="00276EA6">
        <w:fldChar w:fldCharType="begin"/>
      </w:r>
      <w:r w:rsidR="00255E2E">
        <w:instrText xml:space="preserve"> ADDIN ZOTERO_ITEM CSL_CITATION {"citationID":"olHzNaw6","properties":{"formattedCitation":"(27,28)","plainCitation":"(27,28)","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D1530D" w:rsidRPr="00276EA6">
        <w:fldChar w:fldCharType="separate"/>
      </w:r>
      <w:r w:rsidR="00255E2E">
        <w:rPr>
          <w:noProof/>
        </w:rPr>
        <w:t>(27,28)</w:t>
      </w:r>
      <w:r w:rsidR="00D1530D" w:rsidRPr="00276EA6">
        <w:fldChar w:fldCharType="end"/>
      </w:r>
      <w:r w:rsidR="00D1530D" w:rsidRPr="00276EA6">
        <w:t xml:space="preserve">, and from one previously published study </w:t>
      </w:r>
      <w:r w:rsidR="00D1530D" w:rsidRPr="00276EA6">
        <w:fldChar w:fldCharType="begin"/>
      </w:r>
      <w:r w:rsidR="00255E2E">
        <w:instrText xml:space="preserve"> ADDIN ZOTERO_ITEM CSL_CITATION {"citationID":"pzVQcJBn","properties":{"formattedCitation":"(29)","plainCitation":"(29)","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D1530D" w:rsidRPr="00276EA6">
        <w:fldChar w:fldCharType="separate"/>
      </w:r>
      <w:r w:rsidR="00255E2E">
        <w:rPr>
          <w:noProof/>
        </w:rPr>
        <w:t>(29)</w:t>
      </w:r>
      <w:r w:rsidR="00D1530D" w:rsidRPr="00276EA6">
        <w:fldChar w:fldCharType="end"/>
      </w:r>
      <w:r w:rsidR="00D1530D" w:rsidRPr="00276EA6">
        <w:t>,</w:t>
      </w:r>
      <w:r w:rsidRPr="00276EA6">
        <w:t xml:space="preserve"> to calculate</w:t>
      </w:r>
      <w:r w:rsidR="00D1530D" w:rsidRPr="00276EA6">
        <w:t xml:space="preserve"> annual antigenic advance, which we defined as the antigenic distance between strains of a given lineage (pre-2009 H1N1, post-2009 H1N1 or H3N2) that circulated in consecutive seasons</w:t>
      </w:r>
      <w:r w:rsidR="00CD3D54" w:rsidRPr="00276EA6">
        <w:t xml:space="preserve"> (</w:t>
      </w:r>
      <w:r w:rsidR="00CD3D54" w:rsidRPr="00276EA6">
        <w:rPr>
          <w:rStyle w:val="SubtitleChar"/>
        </w:rPr>
        <w:t>Methods</w:t>
      </w:r>
      <w:r w:rsidR="00CD3D54" w:rsidRPr="00276EA6">
        <w:t>)</w:t>
      </w:r>
      <w:r w:rsidR="00871931" w:rsidRPr="00276EA6">
        <w:t xml:space="preserve">. </w:t>
      </w:r>
      <w:r w:rsidR="00E83171">
        <w:t>The “antigenic distance” between two strains is used as a proxy for immune cross-protection and can be obtained using a variety of methods that map serological or genetic data into Euclidian space</w:t>
      </w:r>
      <w:r w:rsidR="00041844">
        <w:t xml:space="preserve"> </w:t>
      </w:r>
      <w:r w:rsidR="00041844">
        <w:fldChar w:fldCharType="begin"/>
      </w:r>
      <w:r w:rsidR="00041844">
        <w:instrText xml:space="preserve"> ADDIN ZOTERO_ITEM CSL_CITATION {"citationID":"NxCoCUUL","properties":{"formattedCitation":"(29,30)","plainCitation":"(29,30)","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id":1127,"uris":["http://zotero.org/groups/2313999/items/WZGKMDF6"],"uri":["http://zotero.org/groups/2313999/items/WZGKMDF6"],"itemData":{"id":1127,"type":"article-journal","title":"Mapping the Antigenic and Genetic Evolution of Influenza Virus","container-title":"Science","page":"371-376","volume":"305","issue":"5682","source":"science.sciencemag.org","abstract":"The antigenic evolution of influenza A (H3N2) virus was quantified and visualized from its introduction into humans in 1968 to 2003. Although there was remarkable correspondence between antigenic and genetic evolution, significant differences were observed: Antigenic evolution was more punctuated than genetic evolution, and genetic change sometimes had a disproportionately large antigenic effect. The method readily allows monitoring of antigenic differences among vaccine and circulating strains and thus estimation of the effects of vaccination. Further, this approach offers a route to predicting the relative success of emerging strains, which could be achieved by quantifying the combined effects of population level immune escape and viral fitness on strain evolution.\nThe genome of a subtype of influenza has evolved smoothly since 1968, whereas its antigenic activity changed in spurts; modeling of this relationship may assist design of future vaccines.\nThe genome of a subtype of influenza has evolved smoothly since 1968, whereas its antigenic activity changed in spurts; modeling of this relationship may assist design of future vaccines.","DOI":"10.1126/science.1097211","ISSN":"0036-8075, 1095-9203","note":"PMID: 15218094","language":"en","author":[{"family":"Smith","given":"Derek J."},{"family":"Lapedes","given":"Alan S."},{"family":"Jong","given":"Jan C.","dropping-particle":"de"},{"family":"Bestebroer","given":"Theo M."},{"family":"Rimmelzwaan","given":"Guus F."},{"family":"Osterhaus","given":"Albert D. M. E."},{"family":"Fouchier","given":"Ron A. M."}],"issued":{"date-parts":[["2004",7,16]]}}}],"schema":"https://github.com/citation-style-language/schema/raw/master/csl-citation.json"} </w:instrText>
      </w:r>
      <w:r w:rsidR="00041844">
        <w:fldChar w:fldCharType="separate"/>
      </w:r>
      <w:r w:rsidR="00041844">
        <w:rPr>
          <w:noProof/>
        </w:rPr>
        <w:t>(29,30)</w:t>
      </w:r>
      <w:r w:rsidR="00041844">
        <w:fldChar w:fldCharType="end"/>
      </w:r>
      <w:r w:rsidR="00E83171">
        <w:t>, or onto phylogenetic trees</w:t>
      </w:r>
      <w:r w:rsidR="00041844">
        <w:t xml:space="preserve"> </w:t>
      </w:r>
      <w:r w:rsidR="00041844">
        <w:fldChar w:fldCharType="begin"/>
      </w:r>
      <w:r w:rsidR="00041844">
        <w:instrText xml:space="preserve"> ADDIN ZOTERO_ITEM CSL_CITATION {"citationID":"HQYcVwJr","properties":{"formattedCitation":"(28)","plainCitation":"(28)","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041844">
        <w:fldChar w:fldCharType="separate"/>
      </w:r>
      <w:r w:rsidR="00041844">
        <w:rPr>
          <w:noProof/>
        </w:rPr>
        <w:t>(28)</w:t>
      </w:r>
      <w:r w:rsidR="00041844">
        <w:fldChar w:fldCharType="end"/>
      </w:r>
      <w:r w:rsidR="00E83171">
        <w:t>.</w:t>
      </w:r>
      <w:r w:rsidR="00E83171" w:rsidRPr="00276EA6">
        <w:t xml:space="preserve"> </w:t>
      </w:r>
    </w:p>
    <w:p w14:paraId="1C77E8F9" w14:textId="15CE3F42" w:rsidR="005376A4" w:rsidRPr="00276EA6" w:rsidRDefault="00802B48" w:rsidP="00041844">
      <w:pPr>
        <w:rPr>
          <w:strike/>
        </w:rPr>
      </w:pPr>
      <w:r w:rsidRPr="00276EA6">
        <w:t xml:space="preserve">If the rate of antigenic drift is a strong driver of age-specific influenza risk, then the fraction of influenza cases observed in children should be negatively related </w:t>
      </w:r>
      <w:r w:rsidR="00CD3D54" w:rsidRPr="00276EA6">
        <w:t>to</w:t>
      </w:r>
      <w:r w:rsidR="00E83171">
        <w:t xml:space="preserve"> annual</w:t>
      </w:r>
      <w:r w:rsidR="00CD3D54" w:rsidRPr="00276EA6">
        <w:t xml:space="preserve"> antigenic advance</w:t>
      </w:r>
      <w:r w:rsidR="00BA4AC4" w:rsidRPr="00276EA6">
        <w:t xml:space="preserve"> </w:t>
      </w:r>
      <w:r w:rsidR="00BA4AC4" w:rsidRPr="00276EA6">
        <w:fldChar w:fldCharType="begin"/>
      </w:r>
      <w:r w:rsidR="00E41BD2">
        <w:instrText xml:space="preserve"> ADDIN ZOTERO_ITEM CSL_CITATION {"citationID":"2nVpdBXn","properties":{"formattedCitation":"(23)","plainCitation":"(23)","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BA4AC4" w:rsidRPr="00276EA6">
        <w:fldChar w:fldCharType="separate"/>
      </w:r>
      <w:r w:rsidR="00E41BD2">
        <w:rPr>
          <w:noProof/>
        </w:rPr>
        <w:t>(23)</w:t>
      </w:r>
      <w:r w:rsidR="00BA4AC4" w:rsidRPr="00276EA6">
        <w:fldChar w:fldCharType="end"/>
      </w:r>
      <w:r w:rsidRPr="00276EA6">
        <w:t xml:space="preserve">. </w:t>
      </w:r>
      <w:r w:rsidR="00CD3D54" w:rsidRPr="00276EA6">
        <w:t>In other words, strains that have not changed</w:t>
      </w:r>
      <w:r w:rsidR="00D1530D" w:rsidRPr="00276EA6">
        <w:t xml:space="preserve"> much a</w:t>
      </w:r>
      <w:r w:rsidR="00CD3D54" w:rsidRPr="00276EA6">
        <w:t xml:space="preserve">ntigenically since the previous season should </w:t>
      </w:r>
      <w:r w:rsidR="005376A4" w:rsidRPr="00276EA6">
        <w:t xml:space="preserve">be </w:t>
      </w:r>
      <w:r w:rsidR="0025230C" w:rsidRPr="00276EA6">
        <w:t xml:space="preserve">unable to escape </w:t>
      </w:r>
      <w:r w:rsidR="00BA4AC4" w:rsidRPr="00276EA6">
        <w:t>pre-existing</w:t>
      </w:r>
      <w:r w:rsidR="0025230C" w:rsidRPr="00276EA6">
        <w:t xml:space="preserve"> immunity </w:t>
      </w:r>
      <w:r w:rsidR="00BA4AC4" w:rsidRPr="00276EA6">
        <w:t xml:space="preserve">in immunologically experienced adults, </w:t>
      </w:r>
      <w:r w:rsidR="0025230C" w:rsidRPr="00276EA6">
        <w:t xml:space="preserve">and </w:t>
      </w:r>
      <w:r w:rsidR="005376A4" w:rsidRPr="00276EA6">
        <w:t>more restricted to causing cases</w:t>
      </w:r>
      <w:r w:rsidR="00CD3D54" w:rsidRPr="00276EA6">
        <w:t xml:space="preserve"> in immunologically naïve children</w:t>
      </w:r>
      <w:r w:rsidR="00E83171">
        <w:t xml:space="preserve">; strains that have changed substantially (i.e. those exhibiting </w:t>
      </w:r>
      <w:r w:rsidR="00E83171">
        <w:lastRenderedPageBreak/>
        <w:t>higher antigenic advance) will be less restricted to children</w:t>
      </w:r>
      <w:commentRangeStart w:id="15"/>
      <w:r w:rsidR="00CD3D54" w:rsidRPr="00276EA6">
        <w:t>.</w:t>
      </w:r>
      <w:commentRangeEnd w:id="15"/>
      <w:r w:rsidR="00EC2156">
        <w:rPr>
          <w:rStyle w:val="CommentReference"/>
        </w:rPr>
        <w:commentReference w:id="15"/>
      </w:r>
      <w:r w:rsidR="00CD3D54" w:rsidRPr="00276EA6">
        <w:t xml:space="preserve"> </w:t>
      </w:r>
      <w:r w:rsidR="00B93295">
        <w:t xml:space="preserve">Consistent with this </w:t>
      </w:r>
      <w:r w:rsidR="00B93295" w:rsidRPr="00276EA6">
        <w:t>expect</w:t>
      </w:r>
      <w:r w:rsidR="00B93295">
        <w:t>ation</w:t>
      </w:r>
      <w:r w:rsidR="00BA4AC4" w:rsidRPr="00276EA6">
        <w:t>, the AZDHS data showed a slight</w:t>
      </w:r>
      <w:r w:rsidRPr="00276EA6">
        <w:t xml:space="preserve"> negative</w:t>
      </w:r>
      <w:r w:rsidR="00BA4AC4" w:rsidRPr="00276EA6">
        <w:t xml:space="preserve"> association between annual advance and the </w:t>
      </w:r>
      <w:r w:rsidRPr="00276EA6">
        <w:t>fraction of H3N2 cases observed in children, but the Pearson correlation was not strong enough to reach significance</w:t>
      </w:r>
      <w:r w:rsidR="00CD3D54" w:rsidRPr="00276EA6">
        <w:t xml:space="preserve"> </w:t>
      </w:r>
      <w:r w:rsidR="006C54C9" w:rsidRPr="00276EA6">
        <w:t xml:space="preserve">in any age group </w:t>
      </w:r>
      <w:r w:rsidRPr="00276EA6">
        <w:t>(</w:t>
      </w:r>
      <w:r w:rsidRPr="00276EA6">
        <w:rPr>
          <w:rStyle w:val="SubtitleChar"/>
        </w:rPr>
        <w:t xml:space="preserve">Fig. </w:t>
      </w:r>
      <w:r w:rsidR="00010704">
        <w:rPr>
          <w:rStyle w:val="SubtitleChar"/>
        </w:rPr>
        <w:t>5</w:t>
      </w:r>
      <w:r w:rsidR="006C54C9" w:rsidRPr="00276EA6">
        <w:rPr>
          <w:rStyle w:val="SubtitleChar"/>
        </w:rPr>
        <w:t>A</w:t>
      </w:r>
      <w:r w:rsidRPr="00276EA6">
        <w:t>). The data contained too few influenza seasons with &gt;100 confirmed H1N1 cases to support meaningful Pearson correlation coefficients specific to pre-2009 or post-2009 H1N1 lineages.</w:t>
      </w:r>
      <w:r w:rsidR="006C54C9" w:rsidRPr="00276EA6">
        <w:t xml:space="preserve"> </w:t>
      </w:r>
    </w:p>
    <w:p w14:paraId="251B1213" w14:textId="4B739011" w:rsidR="001C744D" w:rsidRPr="00276EA6" w:rsidRDefault="00BA4AC4" w:rsidP="00041844">
      <w:pPr>
        <w:rPr>
          <w:strike/>
        </w:rPr>
      </w:pPr>
      <w:r w:rsidRPr="00276EA6">
        <w:t xml:space="preserve">Furthermore, if evolutionary rate </w:t>
      </w:r>
      <w:r w:rsidR="00E83171">
        <w:t>is the dominant driver of</w:t>
      </w:r>
      <w:r w:rsidRPr="00276EA6">
        <w:t xml:space="preserve"> epidemic age distribution, then outbreaks caused by H1N1 and H3N2 should converge in age distribution when annual antigenic advance is similar.</w:t>
      </w:r>
      <w:r w:rsidR="00041844">
        <w:rPr>
          <w:strike/>
        </w:rPr>
        <w:t xml:space="preserve"> </w:t>
      </w:r>
      <w:r w:rsidRPr="00276EA6">
        <w:t>However, the data showed that differences</w:t>
      </w:r>
      <w:r w:rsidR="006C54C9" w:rsidRPr="00276EA6">
        <w:t xml:space="preserve"> in H1N1 and H3N2’s age-specific impacts persisted, even </w:t>
      </w:r>
      <w:r w:rsidR="000279CC">
        <w:t>when lineages showed similar annual advance</w:t>
      </w:r>
      <w:r w:rsidRPr="00276EA6">
        <w:t xml:space="preserve"> (</w:t>
      </w:r>
      <w:r w:rsidRPr="00276EA6">
        <w:rPr>
          <w:rStyle w:val="SubtitleChar"/>
        </w:rPr>
        <w:t xml:space="preserve">Fig. </w:t>
      </w:r>
      <w:r w:rsidR="00010704">
        <w:rPr>
          <w:rStyle w:val="SubtitleChar"/>
        </w:rPr>
        <w:t>5</w:t>
      </w:r>
      <w:r w:rsidRPr="00276EA6">
        <w:rPr>
          <w:rStyle w:val="SubtitleChar"/>
        </w:rPr>
        <w:t>A</w:t>
      </w:r>
      <w:r w:rsidRPr="00276EA6">
        <w:t>)</w:t>
      </w:r>
      <w:r w:rsidR="006C54C9" w:rsidRPr="00276EA6">
        <w:t xml:space="preserve">. </w:t>
      </w:r>
      <w:r w:rsidR="000279CC">
        <w:t xml:space="preserve">When comparing the fraction of cases observed in specific age classes, </w:t>
      </w:r>
      <w:r w:rsidR="006C54C9" w:rsidRPr="00276EA6">
        <w:t>H1N1 data consistently clustered separately from H3N</w:t>
      </w:r>
      <w:r w:rsidR="00E74BFD" w:rsidRPr="00276EA6">
        <w:t>2</w:t>
      </w:r>
      <w:r w:rsidR="008F224C" w:rsidRPr="00276EA6">
        <w:t xml:space="preserve">, with </w:t>
      </w:r>
      <w:r w:rsidR="00802B48" w:rsidRPr="00276EA6">
        <w:t xml:space="preserve">H1N1 </w:t>
      </w:r>
      <w:r w:rsidR="008F224C" w:rsidRPr="00276EA6">
        <w:t>consistently causing</w:t>
      </w:r>
      <w:r w:rsidR="00802B48" w:rsidRPr="00276EA6">
        <w:t xml:space="preserve"> fewer cases in children (0-10), </w:t>
      </w:r>
      <w:r w:rsidR="006C54C9" w:rsidRPr="00276EA6">
        <w:t>and elderly adults</w:t>
      </w:r>
      <w:r w:rsidR="00802B48" w:rsidRPr="00276EA6">
        <w:t xml:space="preserve"> (71-85),</w:t>
      </w:r>
      <w:r w:rsidR="006C54C9" w:rsidRPr="00276EA6">
        <w:t xml:space="preserve"> and more cases in adults</w:t>
      </w:r>
      <w:r w:rsidR="00802B48" w:rsidRPr="00276EA6">
        <w:t xml:space="preserve"> than H3N2 strains with similar </w:t>
      </w:r>
      <w:r w:rsidR="008F224C" w:rsidRPr="00276EA6">
        <w:t>rates of antigenic advance</w:t>
      </w:r>
      <w:r w:rsidR="00802B48" w:rsidRPr="00276EA6">
        <w:t>.</w:t>
      </w:r>
      <w:r w:rsidR="006C54C9" w:rsidRPr="00276EA6">
        <w:t xml:space="preserve"> </w:t>
      </w:r>
      <w:r w:rsidR="008F224C" w:rsidRPr="00276EA6">
        <w:t xml:space="preserve">Smoothed density plots showed no clear relationship between </w:t>
      </w:r>
      <w:r w:rsidR="000279CC">
        <w:t>annual antigenic</w:t>
      </w:r>
      <w:r w:rsidR="008F224C" w:rsidRPr="00276EA6">
        <w:t xml:space="preserve"> advance and age distribution</w:t>
      </w:r>
      <w:r w:rsidR="006C54C9" w:rsidRPr="00276EA6">
        <w:t xml:space="preserve"> (</w:t>
      </w:r>
      <w:r w:rsidR="006C54C9" w:rsidRPr="00276EA6">
        <w:rPr>
          <w:rStyle w:val="SubtitleChar"/>
        </w:rPr>
        <w:t xml:space="preserve">Fig. </w:t>
      </w:r>
      <w:r w:rsidR="00010704">
        <w:rPr>
          <w:rStyle w:val="SubtitleChar"/>
        </w:rPr>
        <w:t>5</w:t>
      </w:r>
      <w:r w:rsidR="006C54C9" w:rsidRPr="00276EA6">
        <w:rPr>
          <w:rStyle w:val="SubtitleChar"/>
        </w:rPr>
        <w:t>B</w:t>
      </w:r>
      <w:r w:rsidR="006C54C9" w:rsidRPr="00276EA6">
        <w:t>)</w:t>
      </w:r>
      <w:r w:rsidR="00802B48" w:rsidRPr="00276EA6">
        <w:t xml:space="preserve">. </w:t>
      </w:r>
      <w:r w:rsidR="006C54C9" w:rsidRPr="00276EA6">
        <w:t xml:space="preserve">Overall, </w:t>
      </w:r>
      <w:r w:rsidRPr="00276EA6">
        <w:t>the data did not show</w:t>
      </w:r>
      <w:r w:rsidR="006C54C9" w:rsidRPr="00276EA6">
        <w:t xml:space="preserve"> a strong </w:t>
      </w:r>
      <w:r w:rsidR="000279CC">
        <w:t xml:space="preserve">signal that epidemic age distribution varies with the </w:t>
      </w:r>
      <w:commentRangeStart w:id="16"/>
      <w:commentRangeStart w:id="17"/>
      <w:r w:rsidR="000279CC">
        <w:t xml:space="preserve">magnitude </w:t>
      </w:r>
      <w:commentRangeEnd w:id="16"/>
      <w:r w:rsidR="00B93295">
        <w:rPr>
          <w:rStyle w:val="CommentReference"/>
        </w:rPr>
        <w:commentReference w:id="16"/>
      </w:r>
      <w:commentRangeEnd w:id="17"/>
      <w:r w:rsidR="0078216C">
        <w:rPr>
          <w:rStyle w:val="CommentReference"/>
        </w:rPr>
        <w:commentReference w:id="17"/>
      </w:r>
      <w:r w:rsidR="000279CC">
        <w:t>of antigenic drift</w:t>
      </w:r>
      <w:r w:rsidR="006C54C9" w:rsidRPr="00276EA6">
        <w:t>.</w:t>
      </w:r>
    </w:p>
    <w:p w14:paraId="37D39F34" w14:textId="77777777" w:rsidR="00415A75" w:rsidRPr="00276EA6" w:rsidRDefault="00415A75" w:rsidP="00276EA6">
      <w:pPr>
        <w:pStyle w:val="Heading1"/>
        <w:shd w:val="clear" w:color="auto" w:fill="auto"/>
      </w:pPr>
    </w:p>
    <w:p w14:paraId="5ED7C96C" w14:textId="77777777" w:rsidR="00BA4AC4" w:rsidRPr="00276EA6" w:rsidRDefault="00BA4AC4" w:rsidP="00276EA6">
      <w:pPr>
        <w:pStyle w:val="Heading1"/>
        <w:shd w:val="clear" w:color="auto" w:fill="auto"/>
      </w:pPr>
    </w:p>
    <w:p w14:paraId="0E10EABF" w14:textId="386052C3" w:rsidR="00FD481E" w:rsidRPr="00276EA6" w:rsidRDefault="007061B4" w:rsidP="000279CC">
      <w:pPr>
        <w:pStyle w:val="Heading1"/>
        <w:shd w:val="clear" w:color="auto" w:fill="auto"/>
        <w:ind w:firstLine="0"/>
      </w:pPr>
      <w:r w:rsidRPr="00276EA6">
        <w:t>Discussion</w:t>
      </w:r>
    </w:p>
    <w:p w14:paraId="296D675C" w14:textId="654F8CBB" w:rsidR="003E5005" w:rsidRDefault="00B978E7" w:rsidP="00276EA6">
      <w:pPr>
        <w:shd w:val="clear" w:color="auto" w:fill="auto"/>
        <w:rPr>
          <w:color w:val="auto"/>
        </w:rPr>
      </w:pPr>
      <w:r>
        <w:t>Our analyses of two large datasets of influenza cases confirmed a difference in age-specific impacts of seasonal H1 and H3, which was consistent across multiple countries and influenza seasons. We analyzed several possible drivers of these differences, and found greatest support for the hypothesis that immunological imprinting leads to lasting protection against the NA or HA subtype of the first influenza strain encountered in childhood.</w:t>
      </w:r>
      <w:r w:rsidR="00E678E2">
        <w:t xml:space="preserve"> </w:t>
      </w:r>
      <w:r w:rsidR="002A0C29" w:rsidRPr="00276EA6">
        <w:rPr>
          <w:color w:val="auto"/>
        </w:rPr>
        <w:t xml:space="preserve">The data did not support strong effects from </w:t>
      </w:r>
      <w:r w:rsidR="003B63E9" w:rsidRPr="00276EA6">
        <w:rPr>
          <w:color w:val="auto"/>
        </w:rPr>
        <w:t xml:space="preserve">broader HA group-level imprinting, </w:t>
      </w:r>
      <w:r w:rsidR="0087491A">
        <w:rPr>
          <w:color w:val="auto"/>
        </w:rPr>
        <w:t>as recently detected for novel zoonotic subtypes</w:t>
      </w:r>
      <w:r w:rsidR="00E678E2">
        <w:rPr>
          <w:color w:val="auto"/>
        </w:rPr>
        <w:t xml:space="preserve"> </w:t>
      </w:r>
      <w:r w:rsidR="00E678E2">
        <w:rPr>
          <w:color w:val="auto"/>
        </w:rPr>
        <w:fldChar w:fldCharType="begin"/>
      </w:r>
      <w:r w:rsidR="00E678E2">
        <w:rPr>
          <w:color w:val="auto"/>
        </w:rPr>
        <w:instrText xml:space="preserve"> ADDIN ZOTERO_ITEM CSL_CITATION {"citationID":"FwJArJA3","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E678E2">
        <w:rPr>
          <w:color w:val="auto"/>
        </w:rPr>
        <w:fldChar w:fldCharType="separate"/>
      </w:r>
      <w:r w:rsidR="00E678E2">
        <w:rPr>
          <w:noProof/>
          <w:color w:val="auto"/>
        </w:rPr>
        <w:t>(12)</w:t>
      </w:r>
      <w:r w:rsidR="00E678E2">
        <w:rPr>
          <w:color w:val="auto"/>
        </w:rPr>
        <w:fldChar w:fldCharType="end"/>
      </w:r>
      <w:r w:rsidR="0087491A">
        <w:rPr>
          <w:color w:val="auto"/>
        </w:rPr>
        <w:t xml:space="preserve">, </w:t>
      </w:r>
      <w:r w:rsidR="003B63E9" w:rsidRPr="00276EA6">
        <w:rPr>
          <w:color w:val="auto"/>
        </w:rPr>
        <w:t xml:space="preserve">or from differences in each subtype’s rates of antigenic </w:t>
      </w:r>
      <w:r w:rsidR="00E678E2">
        <w:rPr>
          <w:color w:val="auto"/>
        </w:rPr>
        <w:t xml:space="preserve">evolution </w:t>
      </w:r>
      <w:r w:rsidR="00E678E2">
        <w:rPr>
          <w:color w:val="auto"/>
        </w:rPr>
        <w:fldChar w:fldCharType="begin"/>
      </w:r>
      <w:r w:rsidR="00E678E2">
        <w:rPr>
          <w:color w:val="auto"/>
        </w:rPr>
        <w:instrText xml:space="preserve"> ADDIN ZOTERO_ITEM CSL_CITATION {"citationID":"OCl0TmVi","properties":{"formattedCitation":"(23)","plainCitation":"(23)","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E678E2">
        <w:rPr>
          <w:color w:val="auto"/>
        </w:rPr>
        <w:fldChar w:fldCharType="separate"/>
      </w:r>
      <w:r w:rsidR="00E678E2">
        <w:rPr>
          <w:noProof/>
          <w:color w:val="auto"/>
        </w:rPr>
        <w:t>(23)</w:t>
      </w:r>
      <w:r w:rsidR="00E678E2">
        <w:rPr>
          <w:color w:val="auto"/>
        </w:rPr>
        <w:fldChar w:fldCharType="end"/>
      </w:r>
      <w:r w:rsidR="003B63E9" w:rsidRPr="00276EA6">
        <w:rPr>
          <w:color w:val="auto"/>
        </w:rPr>
        <w:t xml:space="preserve">. </w:t>
      </w:r>
    </w:p>
    <w:p w14:paraId="33520E14" w14:textId="0901E3D9" w:rsidR="00041844" w:rsidRDefault="00CE3037" w:rsidP="003E5005">
      <w:pPr>
        <w:shd w:val="clear" w:color="auto" w:fill="auto"/>
      </w:pPr>
      <w:r w:rsidRPr="00276EA6">
        <w:rPr>
          <w:color w:val="auto"/>
        </w:rPr>
        <w:lastRenderedPageBreak/>
        <w:t xml:space="preserve">Model comparison on both data sets independently provided the strongest support for effects from childhood imprinting to NA. Although NA is not as </w:t>
      </w:r>
      <w:r w:rsidR="00027C8C" w:rsidRPr="00276EA6">
        <w:rPr>
          <w:color w:val="auto"/>
        </w:rPr>
        <w:t>intensively</w:t>
      </w:r>
      <w:r w:rsidRPr="00276EA6">
        <w:rPr>
          <w:color w:val="auto"/>
        </w:rPr>
        <w:t xml:space="preserve"> </w:t>
      </w:r>
      <w:r w:rsidRPr="00276EA6">
        <w:t>studied as HA, these results emphasize the importance of both antigens as drivers of protection</w:t>
      </w:r>
      <w:r w:rsidR="009B5ACC" w:rsidRPr="00276EA6">
        <w:t xml:space="preserve"> against seasonal influenza</w:t>
      </w:r>
      <w:r w:rsidR="00E678E2">
        <w:t xml:space="preserve"> </w:t>
      </w:r>
      <w:r w:rsidR="00E678E2">
        <w:fldChar w:fldCharType="begin"/>
      </w:r>
      <w:r w:rsidR="00041844">
        <w:instrText xml:space="preserve"> ADDIN ZOTERO_ITEM CSL_CITATION {"citationID":"GqfO2TtO","properties":{"formattedCitation":"(31,32)","plainCitation":"(31,32)","noteIndex":0},"citationItems":[{"id":1229,"uris":["http://zotero.org/groups/2313999/items/UT394V9M"],"uri":["http://zotero.org/groups/2313999/items/UT394V9M"],"itemData":{"id":1229,"type":"article-journal","title":"The Value of Neuraminidase Inhibition Antibody Titers in Influenza Seroepidemiology","container-title":"The Journal of Infectious Diseases","page":"341-343","volume":"219","issue":"3","source":"academic.oup.com","abstract":"(See the Major Article by Huang et al on pages 347–57.)","DOI":"10.1093/infdis/jiy446","ISSN":"0022-1899","journalAbbreviation":"J Infect Dis","language":"en","author":[{"family":"Cowling","given":"Benjamin J."},{"family":"Sullivan","given":"Sheena G."}],"issued":{"date-parts":[["2019",1,9]]}}},{"id":1226,"uris":["http://zotero.org/groups/2313999/items/Y4WZSIZY"],"uri":["http://zotero.org/groups/2313999/items/Y4WZSIZY"],"itemData":{"id":1226,"type":"article-journal","title":"Risk Factors and Attack Rates of Seasonal Influenza Infection: Results of the Southern Hemisphere Influenza and Vaccine Effectiveness Research and Surveillance (SHIVERS) Seroepidemiologic Cohort Study","container-title":"The Journal of Infectious Diseases","page":"347-357","volume":"219","issue":"3","source":"academic.oup.com","abstract":"New Zealand’s seroepidemiological cohort study found that neuraminidase inhibition assay identified more influenza virus infections than hemagglutination inhibi","DOI":"10.1093/infdis/jiy443","ISSN":"0022-1899","title-short":"Risk Factors and Attack Rates of Seasonal Influenza Infection","journalAbbreviation":"J Infect Dis","language":"en","author":[{"family":"Huang","given":"Q. Sue"},{"family":"Bandaranayake","given":"Don"},{"family":"Wood","given":"Tim"},{"family":"Newbern","given":"E. Claire"},{"family":"Seeds","given":"Ruth"},{"family":"Ralston","given":"Jacqui"},{"family":"Waite","given":"Ben"},{"family":"Bissielo","given":"Ange"},{"family":"Prasad","given":"Namrata"},{"family":"Todd","given":"Angela"},{"family":"Jelley","given":"Lauren"},{"family":"Gunn","given":"Wendy"},{"family":"McNicholas","given":"Anne"},{"family":"Metz","given":"Thomas"},{"family":"Lawrence","given":"Shirley"},{"family":"Collis","given":"Emma"},{"family":"Retter","given":"Amanda"},{"family":"Wong","given":"Sook-san"},{"family":"Webby","given":"Richard"},{"family":"Bocacao","given":"Judy"},{"family":"Haubrock","given":"Jennifer"},{"family":"Mackereth","given":"Graham"},{"family":"Turner","given":"Nikki"},{"family":"McArdle","given":"Barbara"},{"family":"Cameron","given":"John"},{"family":"Reynolds","given":"Edwin G."},{"family":"Baker","given":"Michael G."},{"family":"Grant","given":"Cameron C."},{"family":"McArthur","given":"Colin"},{"family":"Roberts","given":"Sally"},{"family":"Trenholme","given":"Adrian"},{"family":"Wong","given":"Conroy"},{"family":"Taylor","given":"Susan"},{"family":"Thomas","given":"Paul"},{"family":"Duque","given":"Jazmin"},{"family":"Gross","given":"Diane"},{"family":"Thompson","given":"Mark G."},{"family":"Widdowson","given":"Marc-Alain"},{"family":"Haven","given":"Kathryn"},{"family":"Chand","given":"Bhamita"},{"family":"Muponisi","given":"Pamela"},{"family":"Aley","given":"Debbie"},{"family":"Sherring","given":"Claire"},{"family":"Rea","given":"Miriam"},{"family":"Barry","given":"Judith"},{"family":"Bushell","given":"Tracey"},{"family":"Brewer","given":"Julianne"},{"family":"McClymont","given":"Catherine"},{"family":"Chamberlin","given":"Shona"},{"family":"Ongcoy","given":"Reniza"},{"family":"Davey","given":"Kirstin"},{"family":"Jasmat","given":"Emilina"},{"family":"Dickson","given":"Maree"},{"family":"Western","given":"Annette"},{"family":"Lai","given":"Olive"},{"family":"Fowlie","given":"Sheila"},{"family":"Aupa’au","given":"Faasoa"},{"family":"Robertson","given":"Louise"},{"family":"Kawakami","given":"Pam"},{"family":"Walker","given":"Susan"},{"family":"Madge","given":"Robyn"},{"family":"Barres","given":"Amanda","dropping-particle":"des"},{"family":"Qiao","given":"Helen"},{"family":"Tse","given":"Fifi"},{"family":"Zibaei","given":"Mahtab"},{"family":"Korrapadu","given":"Tirzah"},{"family":"Optland","given":"Louise"},{"family":"Cruz","given":"Cecilia Dela"}],"issued":{"date-parts":[["2019",1,9]]}}}],"schema":"https://github.com/citation-style-language/schema/raw/master/csl-citation.json"} </w:instrText>
      </w:r>
      <w:r w:rsidR="00E678E2">
        <w:fldChar w:fldCharType="separate"/>
      </w:r>
      <w:r w:rsidR="00041844">
        <w:rPr>
          <w:noProof/>
        </w:rPr>
        <w:t>(31,32)</w:t>
      </w:r>
      <w:r w:rsidR="00E678E2">
        <w:fldChar w:fldCharType="end"/>
      </w:r>
      <w:r w:rsidRPr="00276EA6">
        <w:t xml:space="preserve">. </w:t>
      </w:r>
      <w:r w:rsidR="003E5005">
        <w:t>T</w:t>
      </w:r>
      <w:r w:rsidR="00E678E2">
        <w:t>he model</w:t>
      </w:r>
      <w:r w:rsidR="003E5005">
        <w:t>s</w:t>
      </w:r>
      <w:r w:rsidR="00E678E2">
        <w:t xml:space="preserve"> containing </w:t>
      </w:r>
      <w:r w:rsidR="003E5005">
        <w:t xml:space="preserve">NA and </w:t>
      </w:r>
      <w:r w:rsidR="00E678E2">
        <w:t>HA subtype-level imprinting produced very similar fits to data, and</w:t>
      </w:r>
      <w:r w:rsidR="009934F4">
        <w:t xml:space="preserve"> </w:t>
      </w:r>
      <w:r w:rsidR="00873ADD">
        <w:t>independently emerged as the top two models in terms of AIC, whether we fit to INSGITH or AZDHS data. W</w:t>
      </w:r>
      <w:r w:rsidR="00105E12">
        <w:t>e interpret the results as providing equivocal support for HA or NA subtype-level imprinting. This interpretation deviates from</w:t>
      </w:r>
      <w:r w:rsidR="0021176C" w:rsidRPr="00276EA6">
        <w:t xml:space="preserve"> widely used rules of thumb for the interpretation of </w:t>
      </w:r>
      <w:r w:rsidR="0021176C" w:rsidRPr="00276EA6">
        <w:sym w:font="Symbol" w:char="F044"/>
      </w:r>
      <w:r w:rsidR="0021176C" w:rsidRPr="00276EA6">
        <w:t xml:space="preserve">AIC values, </w:t>
      </w:r>
      <w:r w:rsidR="00873ADD">
        <w:t>where</w:t>
      </w:r>
      <w:r w:rsidR="00105E12">
        <w:t xml:space="preserve"> the</w:t>
      </w:r>
      <w:r w:rsidR="00542B73">
        <w:t xml:space="preserve"> model based on </w:t>
      </w:r>
      <w:r w:rsidR="0021176C" w:rsidRPr="00276EA6">
        <w:t>HA subtype-level imprinting</w:t>
      </w:r>
      <w:r w:rsidR="00CF38C7" w:rsidRPr="00276EA6">
        <w:t xml:space="preserve"> effects</w:t>
      </w:r>
      <w:r w:rsidR="0021176C" w:rsidRPr="00276EA6">
        <w:t xml:space="preserve"> (</w:t>
      </w:r>
      <w:r w:rsidR="0021176C" w:rsidRPr="00276EA6">
        <w:sym w:font="Symbol" w:char="F044"/>
      </w:r>
      <w:r w:rsidR="0021176C" w:rsidRPr="00276EA6">
        <w:t>AIC=</w:t>
      </w:r>
      <w:r w:rsidR="005376A4" w:rsidRPr="00276EA6">
        <w:t>23.</w:t>
      </w:r>
      <w:r w:rsidR="006E4B7E" w:rsidRPr="00276EA6">
        <w:t>42</w:t>
      </w:r>
      <w:r w:rsidR="0021176C" w:rsidRPr="00276EA6">
        <w:t xml:space="preserve">) would </w:t>
      </w:r>
      <w:r w:rsidR="00241B71">
        <w:t xml:space="preserve">normally </w:t>
      </w:r>
      <w:r w:rsidR="0021176C" w:rsidRPr="00276EA6">
        <w:t xml:space="preserve">be ruled </w:t>
      </w:r>
      <w:r w:rsidR="00BA4AC4" w:rsidRPr="00276EA6">
        <w:t xml:space="preserve">definitively </w:t>
      </w:r>
      <w:r w:rsidR="0021176C" w:rsidRPr="00276EA6">
        <w:t>inferior to NA subtype-level imprinting</w:t>
      </w:r>
      <w:r w:rsidR="00873ADD">
        <w:t xml:space="preserve"> after fitting to AZDHS data</w:t>
      </w:r>
      <w:r w:rsidR="0021176C" w:rsidRPr="00276EA6">
        <w:t xml:space="preserve">. </w:t>
      </w:r>
      <w:r w:rsidR="003E5005">
        <w:t>But b</w:t>
      </w:r>
      <w:r w:rsidR="004B4E62" w:rsidRPr="00276EA6">
        <w:t>ecause the</w:t>
      </w:r>
      <w:r w:rsidR="00E678E2">
        <w:t xml:space="preserve"> </w:t>
      </w:r>
      <w:r w:rsidR="003E5005">
        <w:t>AZDHS</w:t>
      </w:r>
      <w:r w:rsidR="004B4E62" w:rsidRPr="00276EA6">
        <w:t xml:space="preserve"> dataset</w:t>
      </w:r>
      <w:r w:rsidR="00873ADD">
        <w:t xml:space="preserve"> </w:t>
      </w:r>
      <w:r w:rsidR="003E5005">
        <w:t>was</w:t>
      </w:r>
      <w:r w:rsidR="00E678E2" w:rsidRPr="00276EA6">
        <w:t xml:space="preserve"> </w:t>
      </w:r>
      <w:r w:rsidR="004B4E62" w:rsidRPr="00276EA6">
        <w:t>very large</w:t>
      </w:r>
      <w:r w:rsidR="005F5F36" w:rsidRPr="00276EA6">
        <w:t xml:space="preserve">, </w:t>
      </w:r>
      <w:r w:rsidR="00A40F2F">
        <w:t>minute</w:t>
      </w:r>
      <w:r w:rsidR="005F5F36" w:rsidRPr="00276EA6">
        <w:t xml:space="preserve"> differences </w:t>
      </w:r>
      <w:r w:rsidR="00B916C1">
        <w:t xml:space="preserve">between </w:t>
      </w:r>
      <w:r w:rsidR="004B4E62" w:rsidRPr="00276EA6">
        <w:t>the fit of models containing NA and HA subtype-level imprinting</w:t>
      </w:r>
      <w:r w:rsidR="005F5F36" w:rsidRPr="00276EA6">
        <w:t xml:space="preserve"> produced substantial differences in likelihood and </w:t>
      </w:r>
      <w:r w:rsidR="00804002">
        <w:t xml:space="preserve">hence </w:t>
      </w:r>
      <w:r w:rsidR="005F5F36" w:rsidRPr="00276EA6">
        <w:t>in AIC</w:t>
      </w:r>
      <w:r w:rsidR="00B916C1">
        <w:t xml:space="preserve">. </w:t>
      </w:r>
    </w:p>
    <w:p w14:paraId="50AAACC3" w14:textId="44A30D45" w:rsidR="006E4B7E" w:rsidRPr="00276EA6" w:rsidRDefault="00E125A6" w:rsidP="003E5005">
      <w:pPr>
        <w:shd w:val="clear" w:color="auto" w:fill="auto"/>
      </w:pPr>
      <w:r>
        <w:t>Realistically,</w:t>
      </w:r>
      <w:r w:rsidR="00CF38C7" w:rsidRPr="00276EA6">
        <w:t xml:space="preserve"> some combination of effects from both HA and NA subtype-level imprinting </w:t>
      </w:r>
      <w:r>
        <w:t>probably shape</w:t>
      </w:r>
      <w:r w:rsidRPr="00276EA6">
        <w:t xml:space="preserve"> </w:t>
      </w:r>
      <w:r w:rsidR="00CF38C7" w:rsidRPr="00276EA6">
        <w:t>seasonal influenza ris</w:t>
      </w:r>
      <w:r w:rsidR="00D3287E">
        <w:t xml:space="preserve">k. </w:t>
      </w:r>
      <w:r w:rsidR="00873ADD">
        <w:t>Unfortunately,</w:t>
      </w:r>
      <w:r w:rsidR="00CF38C7" w:rsidRPr="00276EA6">
        <w:t xml:space="preserve"> g</w:t>
      </w:r>
      <w:r w:rsidR="0021176C" w:rsidRPr="00276EA6">
        <w:t>iven extensive collinearities between predictions of</w:t>
      </w:r>
      <w:r w:rsidR="00A74679">
        <w:t xml:space="preserve"> the </w:t>
      </w:r>
      <w:r>
        <w:t xml:space="preserve">simple, single-antigen models </w:t>
      </w:r>
      <w:r w:rsidR="00041844">
        <w:t xml:space="preserve">considered </w:t>
      </w:r>
      <w:r>
        <w:t>here</w:t>
      </w:r>
      <w:r w:rsidR="00241B71">
        <w:t xml:space="preserve">, </w:t>
      </w:r>
      <w:r w:rsidR="0021176C" w:rsidRPr="00276EA6">
        <w:t xml:space="preserve">we could neither </w:t>
      </w:r>
      <w:r w:rsidR="005F5F36" w:rsidRPr="00276EA6">
        <w:t>directly test</w:t>
      </w:r>
      <w:r w:rsidR="0021176C" w:rsidRPr="00276EA6">
        <w:t>, nor definitively rule out</w:t>
      </w:r>
      <w:r w:rsidR="00CF38C7" w:rsidRPr="00276EA6">
        <w:t xml:space="preserve"> </w:t>
      </w:r>
      <w:r w:rsidR="00041844">
        <w:t xml:space="preserve">more complicated models </w:t>
      </w:r>
      <w:r w:rsidR="00BA4AC4" w:rsidRPr="00276EA6">
        <w:t>of combined effects</w:t>
      </w:r>
      <w:r>
        <w:t xml:space="preserve"> from imprinting to HA and NA, or to other antigens</w:t>
      </w:r>
      <w:r w:rsidR="00D3287E">
        <w:t xml:space="preserve"> such as internal proteins</w:t>
      </w:r>
      <w:r w:rsidR="0021176C" w:rsidRPr="00276EA6">
        <w:t xml:space="preserve">. </w:t>
      </w:r>
      <w:r w:rsidR="00D3287E">
        <w:t>Collinearities in model predictions</w:t>
      </w:r>
      <w:r w:rsidR="00873ADD">
        <w:t xml:space="preserve"> emerge</w:t>
      </w:r>
      <w:r w:rsidR="00D3287E">
        <w:t>d</w:t>
      </w:r>
      <w:r w:rsidR="00873ADD">
        <w:t xml:space="preserve"> inevitably from influenza’s </w:t>
      </w:r>
      <w:r w:rsidR="00AD7175">
        <w:t xml:space="preserve">limited </w:t>
      </w:r>
      <w:r w:rsidR="00873ADD">
        <w:t>history of circulation in humans across the past century</w:t>
      </w:r>
      <w:r w:rsidR="00AD7175">
        <w:t xml:space="preserve">, and will limit the scope of inference supported by any study </w:t>
      </w:r>
      <w:r w:rsidR="00041844">
        <w:t>relying solely on</w:t>
      </w:r>
      <w:r w:rsidR="00AD7175">
        <w:t xml:space="preserve"> population-level data. Deeper insights into the respective roles of HA, NA and other influenza antigens as drivers of cohort effects will most likely need to come from focused immunological </w:t>
      </w:r>
      <w:r w:rsidR="00041844">
        <w:t>cohort studies in which individual histories of influenza infection are known</w:t>
      </w:r>
      <w:r w:rsidR="00D3287E">
        <w:t xml:space="preserve">, such as those recently funded by the National Institutes of Health </w:t>
      </w:r>
      <w:r w:rsidR="00D3287E">
        <w:fldChar w:fldCharType="begin"/>
      </w:r>
      <w:r w:rsidR="00041844">
        <w:instrText xml:space="preserve"> ADDIN ZOTERO_ITEM CSL_CITATION {"citationID":"PXbisdb5","properties":{"formattedCitation":"(33)","plainCitation":"(33)","noteIndex":0},"citationItems":[{"id":1107,"uris":["http://zotero.org/groups/2313999/items/JYHVZSH6"],"uri":["http://zotero.org/groups/2313999/items/JYHVZSH6"],"itemData":{"id":1107,"type":"webpage","title":"RFA-AI-18-010: Impact of Initial Influenza Exposure on Immunity in Infants (U01 Clinical Trial Not Allowed)","URL":"https://grants.nih.gov/grants/guide/rfa-files/RFA-AI-18-010.html","accessed":{"date-parts":[["2019",4,15]]}}}],"schema":"https://github.com/citation-style-language/schema/raw/master/csl-citation.json"} </w:instrText>
      </w:r>
      <w:r w:rsidR="00D3287E">
        <w:fldChar w:fldCharType="separate"/>
      </w:r>
      <w:r w:rsidR="00041844">
        <w:rPr>
          <w:noProof/>
        </w:rPr>
        <w:t>(33)</w:t>
      </w:r>
      <w:r w:rsidR="00D3287E">
        <w:fldChar w:fldCharType="end"/>
      </w:r>
      <w:r w:rsidR="00AD7175">
        <w:t xml:space="preserve">. Alternatively, the development of immunological biomarkers </w:t>
      </w:r>
      <w:r w:rsidR="00041844">
        <w:t>for diagnosis of</w:t>
      </w:r>
      <w:r w:rsidR="00AD7175">
        <w:t xml:space="preserve"> imprinting status in individual patients could substantially increase the power of epidemiological inference</w:t>
      </w:r>
      <w:r w:rsidR="00D3287E">
        <w:t xml:space="preserve">, which currently relies </w:t>
      </w:r>
      <w:r w:rsidR="00041844">
        <w:t xml:space="preserve">instead </w:t>
      </w:r>
      <w:r w:rsidR="00D3287E">
        <w:t xml:space="preserve">on probabilistic reconstructions of imprinting histories according to birth year </w:t>
      </w:r>
      <w:r w:rsidR="00D3287E">
        <w:fldChar w:fldCharType="begin"/>
      </w:r>
      <w:r w:rsidR="00D3287E">
        <w:instrText xml:space="preserve"> ADDIN ZOTERO_ITEM CSL_CITATION {"citationID":"1LY9KPse","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D3287E">
        <w:fldChar w:fldCharType="separate"/>
      </w:r>
      <w:r w:rsidR="00D3287E">
        <w:rPr>
          <w:noProof/>
        </w:rPr>
        <w:t>(12)</w:t>
      </w:r>
      <w:r w:rsidR="00D3287E">
        <w:fldChar w:fldCharType="end"/>
      </w:r>
      <w:r w:rsidR="00AD7175">
        <w:t>.</w:t>
      </w:r>
    </w:p>
    <w:p w14:paraId="29D4BCE6" w14:textId="3BE8E20C" w:rsidR="00436E33" w:rsidRPr="00276EA6" w:rsidRDefault="00F76193" w:rsidP="00276EA6">
      <w:pPr>
        <w:shd w:val="clear" w:color="auto" w:fill="auto"/>
      </w:pPr>
      <w:r>
        <w:lastRenderedPageBreak/>
        <w:t>Our finding</w:t>
      </w:r>
      <w:r w:rsidRPr="00276EA6">
        <w:t xml:space="preserve"> </w:t>
      </w:r>
      <w:r w:rsidR="00734EAB" w:rsidRPr="00276EA6">
        <w:t xml:space="preserve">that narrow, within-subtype imprinting has much stronger impacts than broader, HA group-level imprinting </w:t>
      </w:r>
      <w:r w:rsidR="004B4E62" w:rsidRPr="00276EA6">
        <w:t xml:space="preserve">on seasonal influenza </w:t>
      </w:r>
      <w:r w:rsidR="00734EAB" w:rsidRPr="00276EA6">
        <w:t xml:space="preserve">is </w:t>
      </w:r>
      <w:r w:rsidR="00436E33" w:rsidRPr="00276EA6">
        <w:t>consistent with decades of research on seasonal influenza immunity</w:t>
      </w:r>
      <w:r w:rsidR="00734EAB" w:rsidRPr="00276EA6">
        <w:t>, where narrow, homologous immune memory is known to drive well-documented epidemiological and phylodynamic patterns</w:t>
      </w:r>
      <w:r w:rsidR="001D4FC6" w:rsidRPr="00276EA6">
        <w:t xml:space="preserve">, </w:t>
      </w:r>
      <w:r w:rsidR="00B916C1">
        <w:t>such as</w:t>
      </w:r>
      <w:r w:rsidR="00E125A6">
        <w:t xml:space="preserve"> antigenic drift, </w:t>
      </w:r>
      <w:r w:rsidR="00B916C1">
        <w:t xml:space="preserve">waning immunity and the need for </w:t>
      </w:r>
      <w:r w:rsidR="001D4FC6" w:rsidRPr="00276EA6">
        <w:t xml:space="preserve">frequent vaccine updates </w:t>
      </w:r>
      <w:r w:rsidR="004568B5" w:rsidRPr="00276EA6">
        <w:fldChar w:fldCharType="begin"/>
      </w:r>
      <w:r w:rsidR="00041844">
        <w:instrText xml:space="preserve"> ADDIN ZOTERO_ITEM CSL_CITATION {"citationID":"cz3MEbkY","properties":{"formattedCitation":"(23,34)","plainCitation":"(23,34)","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id":1114,"uris":["http://zotero.org/groups/2313999/items/8JYPDRFN"],"uri":["http://zotero.org/groups/2313999/items/8JYPDRFN"],"itemData":{"id":1114,"type":"article-journal","title":"Unifying the Epidemiological and Evolutionary Dynamics of Pathogens","container-title":"Science","page":"327-332","volume":"303","issue":"5656","source":"science.sciencemag.org","abstract":"A key priority for infectious disease research is to clarify how pathogen genetic variation, modulated by host immunity, transmission bottlenecks, and epidemic dynamics, determines the wide variety of pathogen phylogenies observed at scales that range from individual host to population. We call the melding of immunodynamics, epidemiology, and evolutionary biology required to achieve this synthesis pathogen “phylodynamics.” We introduce a phylodynamic framework for the dissection of dynamic forces that determine the diversity of epidemiological and phylogenetic patterns observed in RNA viruses of vertebrates. A central pillar of this model is the Evolutionary Infectivity Profile, which captures the relationship between immune selection and pathogen transmission.","DOI":"10.1126/science.1090727","ISSN":"0036-8075, 1095-9203","note":"PMID: 14726583","language":"en","author":[{"family":"Grenfell","given":"Bryan T."},{"family":"Pybus","given":"Oliver G."},{"family":"Gog","given":"Julia R."},{"family":"Wood","given":"James L. N."},{"family":"Daly","given":"Janet M."},{"family":"Mumford","given":"Jenny A."},{"family":"Holmes","given":"Edward C."}],"issued":{"date-parts":[["2004",1,16]]}}}],"schema":"https://github.com/citation-style-language/schema/raw/master/csl-citation.json"} </w:instrText>
      </w:r>
      <w:r w:rsidR="004568B5" w:rsidRPr="00276EA6">
        <w:fldChar w:fldCharType="separate"/>
      </w:r>
      <w:r w:rsidR="00041844">
        <w:rPr>
          <w:color w:val="000000"/>
        </w:rPr>
        <w:t>(23,34)</w:t>
      </w:r>
      <w:r w:rsidR="004568B5" w:rsidRPr="00276EA6">
        <w:fldChar w:fldCharType="end"/>
      </w:r>
      <w:r w:rsidR="00436E33" w:rsidRPr="00276EA6">
        <w:t>.</w:t>
      </w:r>
      <w:r w:rsidR="00734EAB" w:rsidRPr="00276EA6">
        <w:t xml:space="preserve"> </w:t>
      </w:r>
      <w:r w:rsidR="00436E33" w:rsidRPr="00276EA6">
        <w:t xml:space="preserve">Still, given that narrow, within-subtype immunity is known to decay rapidly in the face of antigenic drift, </w:t>
      </w:r>
      <w:r w:rsidR="00CF38C7" w:rsidRPr="00276EA6">
        <w:t xml:space="preserve">it is </w:t>
      </w:r>
      <w:r w:rsidR="00E125A6">
        <w:t>striking</w:t>
      </w:r>
      <w:r w:rsidR="00CF38C7" w:rsidRPr="00276EA6">
        <w:t xml:space="preserve"> </w:t>
      </w:r>
      <w:r w:rsidR="00436E33" w:rsidRPr="00276EA6">
        <w:t xml:space="preserve">that signatures of </w:t>
      </w:r>
      <w:r w:rsidR="001D4FC6" w:rsidRPr="00276EA6">
        <w:t>narrow, within-subtype</w:t>
      </w:r>
      <w:r w:rsidR="00436E33" w:rsidRPr="00276EA6">
        <w:t xml:space="preserve"> imprinting protection persist across an entire human lifetime</w:t>
      </w:r>
      <w:r w:rsidR="00734EAB" w:rsidRPr="00276EA6">
        <w:t xml:space="preserve">, </w:t>
      </w:r>
      <w:r w:rsidR="001D4FC6" w:rsidRPr="00276EA6">
        <w:t>and remain</w:t>
      </w:r>
      <w:r w:rsidR="00734EAB" w:rsidRPr="00276EA6">
        <w:t xml:space="preserve"> evident even in the oldest cohorts</w:t>
      </w:r>
      <w:r w:rsidR="004B4E62" w:rsidRPr="00276EA6">
        <w:t xml:space="preserve"> in the data</w:t>
      </w:r>
      <w:r w:rsidR="00436E33" w:rsidRPr="00276EA6">
        <w:t>. On average, H1N1 and H3N2 viruses drift by 0.62 and 1.01 antigenic units per year, respectively</w:t>
      </w:r>
      <w:r w:rsidR="001D4FC6" w:rsidRPr="00276EA6">
        <w:t xml:space="preserve"> </w:t>
      </w:r>
      <w:r w:rsidR="001D4FC6" w:rsidRPr="00276EA6">
        <w:fldChar w:fldCharType="begin"/>
      </w:r>
      <w:r w:rsidR="00255E2E">
        <w:instrText xml:space="preserve"> ADDIN ZOTERO_ITEM CSL_CITATION {"citationID":"65Dsww1H","properties":{"formattedCitation":"(29)","plainCitation":"(29)","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1D4FC6" w:rsidRPr="00276EA6">
        <w:fldChar w:fldCharType="separate"/>
      </w:r>
      <w:r w:rsidR="00255E2E">
        <w:rPr>
          <w:noProof/>
        </w:rPr>
        <w:t>(29)</w:t>
      </w:r>
      <w:r w:rsidR="001D4FC6" w:rsidRPr="00276EA6">
        <w:fldChar w:fldCharType="end"/>
      </w:r>
      <w:r w:rsidR="00436E33" w:rsidRPr="00276EA6">
        <w:t xml:space="preserve">, which roughly </w:t>
      </w:r>
      <w:r w:rsidR="004F5A58" w:rsidRPr="00276EA6">
        <w:t>corresponds</w:t>
      </w:r>
      <w:r w:rsidR="00436E33" w:rsidRPr="00276EA6">
        <w:t xml:space="preserve"> to a two-fold drop in</w:t>
      </w:r>
      <w:r w:rsidR="00041844">
        <w:t xml:space="preserve"> HI</w:t>
      </w:r>
      <w:r w:rsidR="00436E33" w:rsidRPr="00276EA6">
        <w:t xml:space="preserve"> titer for every 1.61, or 0.99 years of antigenic evolution between </w:t>
      </w:r>
      <w:r w:rsidR="005F5F36" w:rsidRPr="00276EA6">
        <w:t>strains</w:t>
      </w:r>
      <w:r w:rsidR="00436E33" w:rsidRPr="00276EA6">
        <w:t xml:space="preserve">. </w:t>
      </w:r>
      <w:r w:rsidR="00750A62" w:rsidRPr="00276EA6">
        <w:t>Strains that circulated more than 1</w:t>
      </w:r>
      <w:r w:rsidR="00A74679">
        <w:t>4</w:t>
      </w:r>
      <w:r w:rsidR="00750A62" w:rsidRPr="00276EA6">
        <w:t xml:space="preserve"> years apart </w:t>
      </w:r>
      <w:r w:rsidR="00A74679">
        <w:t>do not</w:t>
      </w:r>
      <w:r w:rsidR="004B4E62" w:rsidRPr="00276EA6">
        <w:t xml:space="preserve"> show measurable cross-protective titers</w:t>
      </w:r>
      <w:r w:rsidR="001D4FC6" w:rsidRPr="00276EA6">
        <w:t xml:space="preserve"> </w:t>
      </w:r>
      <w:r w:rsidR="001D4FC6" w:rsidRPr="00276EA6">
        <w:fldChar w:fldCharType="begin"/>
      </w:r>
      <w:r w:rsidR="00255E2E">
        <w:instrText xml:space="preserve"> ADDIN ZOTERO_ITEM CSL_CITATION {"citationID":"9wM96rh8","properties":{"formattedCitation":"(29)","plainCitation":"(29)","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1D4FC6" w:rsidRPr="00276EA6">
        <w:fldChar w:fldCharType="separate"/>
      </w:r>
      <w:r w:rsidR="00255E2E">
        <w:rPr>
          <w:noProof/>
        </w:rPr>
        <w:t>(29)</w:t>
      </w:r>
      <w:r w:rsidR="001D4FC6" w:rsidRPr="00276EA6">
        <w:fldChar w:fldCharType="end"/>
      </w:r>
      <w:r w:rsidR="00436E33" w:rsidRPr="00276EA6">
        <w:t xml:space="preserve">. </w:t>
      </w:r>
      <w:r w:rsidR="001953D9">
        <w:t>In this context</w:t>
      </w:r>
      <w:r w:rsidR="00436E33" w:rsidRPr="00276EA6">
        <w:t xml:space="preserve">, it is </w:t>
      </w:r>
      <w:r w:rsidR="00E125A6">
        <w:t>not obvious</w:t>
      </w:r>
      <w:r w:rsidR="00436E33" w:rsidRPr="00276EA6">
        <w:t xml:space="preserve"> that </w:t>
      </w:r>
      <w:r w:rsidR="004F5A58" w:rsidRPr="00276EA6">
        <w:t xml:space="preserve">narrow, homologous </w:t>
      </w:r>
      <w:r w:rsidR="00436E33" w:rsidRPr="00276EA6">
        <w:t xml:space="preserve">influenza immunity primed in childhood </w:t>
      </w:r>
      <w:r w:rsidR="00E125A6">
        <w:t>should provide</w:t>
      </w:r>
      <w:r w:rsidR="00E125A6" w:rsidRPr="00276EA6">
        <w:t xml:space="preserve"> </w:t>
      </w:r>
      <w:r w:rsidR="00436E33" w:rsidRPr="00276EA6">
        <w:t xml:space="preserve">any meaningful protection after adolescence, let alone decades later in old age. </w:t>
      </w:r>
      <w:r w:rsidR="001953D9">
        <w:t>However</w:t>
      </w:r>
      <w:r w:rsidR="00B916C1">
        <w:t>,</w:t>
      </w:r>
      <w:r w:rsidR="001953D9">
        <w:t xml:space="preserve"> we note that </w:t>
      </w:r>
      <w:r w:rsidR="00DB2C53">
        <w:t>the serological assays used to map antigenic</w:t>
      </w:r>
      <w:r w:rsidR="001953D9">
        <w:t xml:space="preserve"> cross-reactivity</w:t>
      </w:r>
      <w:r w:rsidR="00DB2C53">
        <w:t>, (hemagglutination inhibition and microneutralization)</w:t>
      </w:r>
      <w:r w:rsidR="001953D9">
        <w:t xml:space="preserve"> </w:t>
      </w:r>
      <w:r w:rsidR="00DB2C53">
        <w:t>measure only serum antibodies</w:t>
      </w:r>
      <w:r w:rsidR="001953D9">
        <w:t xml:space="preserve">, and do not capture effects </w:t>
      </w:r>
      <w:r w:rsidR="00DB2C53">
        <w:t>from</w:t>
      </w:r>
      <w:r w:rsidR="001953D9">
        <w:t xml:space="preserve"> T cell help and other cellular immunity.</w:t>
      </w:r>
      <w:r w:rsidR="00DB2C53">
        <w:t xml:space="preserve"> Furthermore, HI assays fail to detect antibodies specific to conserved epitopes on the HA stalk </w:t>
      </w:r>
      <w:bookmarkStart w:id="18" w:name="_GoBack"/>
      <w:bookmarkEnd w:id="18"/>
      <w:r w:rsidR="00DB2C53">
        <w:fldChar w:fldCharType="begin"/>
      </w:r>
      <w:r w:rsidR="00DB2C53">
        <w:instrText xml:space="preserve"> ADDIN ZOTERO_ITEM CSL_CITATION {"citationID":"Gc9PdICs","properties":{"formattedCitation":"(14,15)","plainCitation":"(14,15)","noteIndex":0},"citationItems":[{"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schema":"https://github.com/citation-style-language/schema/raw/master/csl-citation.json"} </w:instrText>
      </w:r>
      <w:r w:rsidR="00DB2C53">
        <w:fldChar w:fldCharType="separate"/>
      </w:r>
      <w:r w:rsidR="00DB2C53">
        <w:rPr>
          <w:noProof/>
        </w:rPr>
        <w:t>(14,15)</w:t>
      </w:r>
      <w:r w:rsidR="00DB2C53">
        <w:fldChar w:fldCharType="end"/>
      </w:r>
      <w:r w:rsidR="00DB2C53">
        <w:t>.</w:t>
      </w:r>
    </w:p>
    <w:p w14:paraId="65A47CF9" w14:textId="6F3CC1EC" w:rsidR="003E5005" w:rsidRDefault="00EC26D1" w:rsidP="00276EA6">
      <w:pPr>
        <w:shd w:val="clear" w:color="auto" w:fill="auto"/>
      </w:pPr>
      <w:r>
        <w:t>Aside from the limitations of common serological assays, one potential biological</w:t>
      </w:r>
      <w:r w:rsidR="00436E33" w:rsidRPr="00276EA6">
        <w:t xml:space="preserve"> explanation for the evident longevity of </w:t>
      </w:r>
      <w:r w:rsidR="004F5A58" w:rsidRPr="00276EA6">
        <w:t xml:space="preserve">homologous </w:t>
      </w:r>
      <w:r w:rsidR="005F5F36" w:rsidRPr="00276EA6">
        <w:t xml:space="preserve">childhood </w:t>
      </w:r>
      <w:r w:rsidR="004F5A58" w:rsidRPr="00276EA6">
        <w:t>imprinting protection</w:t>
      </w:r>
      <w:r w:rsidR="00436E33" w:rsidRPr="00276EA6">
        <w:t xml:space="preserve"> is that imprinting to a particular HA or NA subtype builds strong memory </w:t>
      </w:r>
      <w:r w:rsidR="00CF38C7" w:rsidRPr="00276EA6">
        <w:t xml:space="preserve">of epitopes </w:t>
      </w:r>
      <w:r w:rsidR="00CF38C7" w:rsidRPr="003E5005">
        <w:t>conserved among homologous variants of the same subtype, but not across subty</w:t>
      </w:r>
      <w:r w:rsidR="00CF38C7" w:rsidRPr="00AA1F16">
        <w:t>pes</w:t>
      </w:r>
      <w:r w:rsidR="00E125A6" w:rsidRPr="00AA1F16">
        <w:t>. O</w:t>
      </w:r>
      <w:r w:rsidR="00E125A6" w:rsidRPr="0053253B">
        <w:t>ne recent s</w:t>
      </w:r>
      <w:r w:rsidR="00E125A6" w:rsidRPr="009934F4">
        <w:t xml:space="preserve">tudy </w:t>
      </w:r>
      <w:r w:rsidR="00E125A6" w:rsidRPr="00241B71">
        <w:t xml:space="preserve">suggests that B cell memory shifts over time to focus on conserved influenza epitopes, </w:t>
      </w:r>
      <w:r w:rsidR="003E5005" w:rsidRPr="00241B71">
        <w:t>as sequential ex</w:t>
      </w:r>
      <w:r w:rsidR="003E5005" w:rsidRPr="00BB5138">
        <w:t>posu</w:t>
      </w:r>
      <w:r w:rsidR="003E5005" w:rsidRPr="004A7254">
        <w:t>res to</w:t>
      </w:r>
      <w:r w:rsidR="003E5005" w:rsidRPr="007148A5">
        <w:t xml:space="preserve"> d</w:t>
      </w:r>
      <w:r w:rsidR="003E5005" w:rsidRPr="00A54FAC">
        <w:t>ri</w:t>
      </w:r>
      <w:r w:rsidR="003E5005" w:rsidRPr="005A4427">
        <w:t>ft</w:t>
      </w:r>
      <w:r w:rsidR="003E5005" w:rsidRPr="009D43E5">
        <w:t>ed H1N1 or H3N2 variant</w:t>
      </w:r>
      <w:r w:rsidR="003E5005" w:rsidRPr="00913D65">
        <w:t xml:space="preserve">s </w:t>
      </w:r>
      <w:r w:rsidR="003E5005" w:rsidRPr="00255E2E">
        <w:t>repe</w:t>
      </w:r>
      <w:r w:rsidR="003E5005" w:rsidRPr="00EB70D9">
        <w:t>atedly</w:t>
      </w:r>
      <w:r w:rsidR="003E5005" w:rsidRPr="00F52272">
        <w:t xml:space="preserve"> b</w:t>
      </w:r>
      <w:r w:rsidR="003E5005" w:rsidRPr="00873ADD">
        <w:t>ack-boost cros</w:t>
      </w:r>
      <w:r w:rsidR="003E5005" w:rsidRPr="00AD7175">
        <w:t xml:space="preserve">s-reactive memory of </w:t>
      </w:r>
      <w:r w:rsidR="003E5005" w:rsidRPr="00632EFC">
        <w:t>epitopes</w:t>
      </w:r>
      <w:r w:rsidR="003E5005" w:rsidRPr="00D96FDB">
        <w:t xml:space="preserve"> th</w:t>
      </w:r>
      <w:r w:rsidR="003E5005" w:rsidRPr="00184A22">
        <w:t>a</w:t>
      </w:r>
      <w:r w:rsidR="003E5005" w:rsidRPr="00851A98">
        <w:t>t h</w:t>
      </w:r>
      <w:r w:rsidR="003E5005" w:rsidRPr="00A93F57">
        <w:t xml:space="preserve">ave not changed </w:t>
      </w:r>
      <w:r w:rsidR="003E5005" w:rsidRPr="00D3287E">
        <w:t xml:space="preserve">over time </w:t>
      </w:r>
      <w:r w:rsidR="003E5005" w:rsidRPr="00AA1F16">
        <w:fldChar w:fldCharType="begin"/>
      </w:r>
      <w:r w:rsidR="00041844">
        <w:instrText xml:space="preserve"> ADDIN ZOTERO_ITEM CSL_CITATION {"citationID":"4kXI44B2","properties":{"formattedCitation":"(35)","plainCitation":"(35)","noteIndex":0},"citationItems":[{"id":1239,"uris":["http://zotero.org/groups/2313999/items/RGG79GYU"],"uri":["http://zotero.org/groups/2313999/items/RGG79GYU"],"itemData":{"id":1239,"type":"webpage","title":"Age-specific differences in the dynamics of protective immunity to influenza | Nature Communications","URL":"https://www.nature.com/articles/s41467-019-09652-6","accessed":{"date-parts":[["2019",5,6]]}}}],"schema":"https://github.com/citation-style-language/schema/raw/master/csl-citation.json"} </w:instrText>
      </w:r>
      <w:r w:rsidR="003E5005" w:rsidRPr="00AA1F16">
        <w:fldChar w:fldCharType="separate"/>
      </w:r>
      <w:r w:rsidR="00041844">
        <w:rPr>
          <w:noProof/>
        </w:rPr>
        <w:t>(35)</w:t>
      </w:r>
      <w:r w:rsidR="003E5005" w:rsidRPr="00AA1F16">
        <w:fldChar w:fldCharType="end"/>
      </w:r>
      <w:r w:rsidR="00436E33" w:rsidRPr="003E5005">
        <w:t xml:space="preserve">. </w:t>
      </w:r>
      <w:commentRangeStart w:id="19"/>
      <w:commentRangeStart w:id="20"/>
      <w:r w:rsidR="00436E33" w:rsidRPr="003E5005">
        <w:t xml:space="preserve">Another </w:t>
      </w:r>
      <w:r w:rsidR="00436E33" w:rsidRPr="00AA1F16">
        <w:t xml:space="preserve">explanation </w:t>
      </w:r>
      <w:r w:rsidR="00E125A6" w:rsidRPr="00AA1F16">
        <w:t>sup</w:t>
      </w:r>
      <w:r w:rsidR="00E125A6" w:rsidRPr="0053253B">
        <w:t xml:space="preserve">ported by </w:t>
      </w:r>
      <w:r w:rsidR="006D69D8" w:rsidRPr="0053253B">
        <w:t>r</w:t>
      </w:r>
      <w:r w:rsidR="006D69D8" w:rsidRPr="009E1848">
        <w:t>e</w:t>
      </w:r>
      <w:r w:rsidR="006D69D8" w:rsidRPr="009934F4">
        <w:t xml:space="preserve">cent </w:t>
      </w:r>
      <w:r w:rsidR="00E125A6" w:rsidRPr="009934F4">
        <w:t>imm</w:t>
      </w:r>
      <w:r w:rsidR="00E125A6" w:rsidRPr="00241B71">
        <w:t xml:space="preserve">unological data </w:t>
      </w:r>
      <w:r w:rsidR="00E125A6" w:rsidRPr="00AA1F16">
        <w:fldChar w:fldCharType="begin"/>
      </w:r>
      <w:r w:rsidR="00E125A6" w:rsidRPr="00EC26D1">
        <w:instrText xml:space="preserve"> ADDIN ZOTERO_ITEM CSL_CITATION {"citationID":"uWKmTevL","properties":{"formattedCitation":"(22)","plainCitation":"(22)","noteIndex":0},"citationItems":[{"id":1148,"uris":["http://zotero.org/groups/2313999/items/BD6K8ZJH"],"uri":["http://zotero.org/groups/2313999/items/BD6K8ZJH"],"itemData":{"id":1148,"type":"article-journal","title":"Broad Hemagglutinin-Specific Memory B Cell Expansion by Seasonal Influenza Virus Infection Reflects Early-Life Imprinting and Adaptation to the Infecting Virus","container-title":"Journal of Virology","page":"e00169-19","volume":"93","issue":"8","source":"jvi.asm.org","abstract":"Memory B cells (MBCs) are key determinants of the B cell response to influenza virus infection and vaccination, but the effect of different forms of influenza antigen exposure on MBC populations has received little attention. We analyzed peripheral blood mononuclear cells and plasma collected following human H3N2 influenza infection to investigate the relationship between hemagglutinin-specific antibody production and changes in the size and character of hemagglutinin-reactive MBC populations. Infection produced increased concentrations of plasma IgG reactive to the H3 head of the infecting virus, to the conserved stalk, and to a broad chronological range of H3s consistent with original antigenic sin responses. H3-reactive IgG MBC expansion after infection included reactivity to head and stalk domains. Notably, expansion of H3 head-reactive MBC populations was particularly broad and reflected original antigenic sin patterns of IgG production. Findings also suggest that early-life H3N2 infection “imprints” for strong H3 stalk-specific MBC expansion. Despite the breadth of MBC expansion, the MBC response included an increase in affinity for the H3 head of the infecting virus. Overall, our findings indicate that H3-reactive MBC expansion following H3N2 infection is consistent with maintenance of response patterns established early in life, but nevertheless includes MBC adaptation to the infecting virus.\nIMPORTANCE Rapid and vigorous virus-specific antibody responses to influenza virus infection and vaccination result from activation of preexisting virus-specific memory B cells (MBCs). Understanding the effects of different forms of influenza virus exposure on MBC populations is therefore an important guide to the development of effective immunization strategies. We demonstrate that exposure to the influenza hemagglutinin via natural infection enhances broad protection through expansion of hemagglutinin-reactive MBC populations that recognize head and stalk regions of the molecule. Notably, we show that hemagglutinin-reactive MBC expansion reflects imprinting by early-life infection and that this might apply to stalk-reactive, as well as to head-reactive, MBCs. Our findings provide experimental support for the role of MBCs in maintaining imprinting effects and suggest a mechanism by which imprinting might confer heterosubtypic protection against avian influenza viruses. It will be important to compare our findings to the situation after influenza vaccination.","DOI":"10.1128/JVI.00169-19","ISSN":"0022-538X, 1098-5514","note":"PMID: 30728266","language":"en","author":[{"family":"Tesini","given":"Brenda L."},{"family":"Kanagaiah","given":"Preshetha"},{"family":"Wang","given":"Jiong"},{"family":"Hahn","given":"Megan"},{"family":"Halliley","given":"Jessica L."},{"family":"Chaves","given":"Francisco A."},{"family":"Nguyen","given":"Phuong Q. T."},{"family":"Nogales","given":"Aitor"},{"family":"DeDiego","given":"Marta L."},{"family":"Anderson","given":"Christopher S."},{"family":"Ellebedy","given":"Ali H."},{"family":"Strohmeier","given":"Shirin"},{"family":"Krammer","given":"Florian"},{"family":"Yang","given":"Hongmei"},{"family":"Bandyopadhyay","given":"Sanjukta"},{"family":"Ahmed","given":"Rafi"},{"family":"Treanor","given":"John J."},{"family":"Martinez-Sobrido","given":"Luis"},{"family":"Golding","given":"Hana"},{"family":"Khurana","given":"Surender"},{"family":"Zand","given":"Martin S."},{"family":"Topham","given":"David J."},{"family":"Sangster","given":"Mark Y."}],"issued":{"date-parts":[["2019",4,15]]}}}],"schema":"https://github.com/citation-style-language/schema/raw/master/csl-citation.json"} </w:instrText>
      </w:r>
      <w:r w:rsidR="00E125A6" w:rsidRPr="00AA1F16">
        <w:fldChar w:fldCharType="separate"/>
      </w:r>
      <w:r w:rsidR="00E125A6" w:rsidRPr="00AA1F16">
        <w:rPr>
          <w:noProof/>
        </w:rPr>
        <w:t>(22)</w:t>
      </w:r>
      <w:r w:rsidR="00E125A6" w:rsidRPr="00AA1F16">
        <w:fldChar w:fldCharType="end"/>
      </w:r>
      <w:r w:rsidR="00E125A6" w:rsidRPr="003E5005">
        <w:t>,</w:t>
      </w:r>
      <w:r w:rsidR="00E125A6" w:rsidRPr="00AA1F16">
        <w:t xml:space="preserve"> </w:t>
      </w:r>
      <w:r w:rsidR="00436E33" w:rsidRPr="00AA1F16">
        <w:t xml:space="preserve">is that the memory B cell clones developed during the first childhood influenza exposure </w:t>
      </w:r>
      <w:r w:rsidR="00CF38C7" w:rsidRPr="0053253B">
        <w:t>later</w:t>
      </w:r>
      <w:r w:rsidR="00436E33" w:rsidRPr="0053253B">
        <w:t xml:space="preserve"> adapt via somatic hypermutation to “follow” </w:t>
      </w:r>
      <w:r w:rsidR="00CF38C7" w:rsidRPr="0053253B">
        <w:t xml:space="preserve">homologous </w:t>
      </w:r>
      <w:r w:rsidR="00436E33" w:rsidRPr="0053253B">
        <w:t xml:space="preserve">antigenic targets </w:t>
      </w:r>
      <w:r w:rsidR="005F5F36" w:rsidRPr="0053253B">
        <w:t>as they</w:t>
      </w:r>
      <w:r w:rsidR="005F5F36" w:rsidRPr="009E1848">
        <w:t xml:space="preserve"> drift </w:t>
      </w:r>
      <w:r w:rsidR="00436E33" w:rsidRPr="009934F4">
        <w:t xml:space="preserve">over time. Thus, childhood imprinting may provide preferential, lifelong protection against a particular HA or NA subtype by filling a child's </w:t>
      </w:r>
      <w:r w:rsidR="001D4FC6" w:rsidRPr="009934F4">
        <w:t xml:space="preserve">memory </w:t>
      </w:r>
      <w:r w:rsidR="00436E33" w:rsidRPr="009934F4">
        <w:t>B cell repertoire with clones that w</w:t>
      </w:r>
      <w:r w:rsidR="00436E33" w:rsidRPr="00241B71">
        <w:t xml:space="preserve">ill </w:t>
      </w:r>
      <w:r w:rsidR="00436E33" w:rsidRPr="00241B71">
        <w:lastRenderedPageBreak/>
        <w:t>serve in the future, not as final products but as prototyp</w:t>
      </w:r>
      <w:r w:rsidR="00436E33" w:rsidRPr="00BB5138">
        <w:t>es that can be rapidly and effec</w:t>
      </w:r>
      <w:r w:rsidR="00436E33" w:rsidRPr="004A7254">
        <w:t>tively tailored to recognize drifted influenza strains of the same subtype</w:t>
      </w:r>
      <w:commentRangeEnd w:id="19"/>
      <w:r w:rsidR="00A74679" w:rsidRPr="003E5005">
        <w:rPr>
          <w:rStyle w:val="CommentReference"/>
        </w:rPr>
        <w:commentReference w:id="19"/>
      </w:r>
      <w:commentRangeEnd w:id="20"/>
      <w:r w:rsidR="00273D9F" w:rsidRPr="00AA1F16">
        <w:rPr>
          <w:rStyle w:val="CommentReference"/>
        </w:rPr>
        <w:commentReference w:id="20"/>
      </w:r>
      <w:r w:rsidR="00436E33" w:rsidRPr="003E5005">
        <w:t>.</w:t>
      </w:r>
      <w:r w:rsidR="00436E33" w:rsidRPr="00276EA6">
        <w:t xml:space="preserve"> </w:t>
      </w:r>
    </w:p>
    <w:p w14:paraId="615F96A6" w14:textId="2B22A395" w:rsidR="00436E33" w:rsidRDefault="00436E33" w:rsidP="00276EA6">
      <w:pPr>
        <w:shd w:val="clear" w:color="auto" w:fill="auto"/>
        <w:rPr>
          <w:color w:val="auto"/>
        </w:rPr>
      </w:pPr>
      <w:r w:rsidRPr="00276EA6">
        <w:t xml:space="preserve">A third possibility is that </w:t>
      </w:r>
      <w:r w:rsidR="00FA24F3" w:rsidRPr="00276EA6">
        <w:t>signals of imprinting protection are</w:t>
      </w:r>
      <w:r w:rsidRPr="00276EA6">
        <w:t xml:space="preserve"> anomalously strong</w:t>
      </w:r>
      <w:r w:rsidR="00FA24F3" w:rsidRPr="00276EA6">
        <w:t xml:space="preserve"> in the current cohort of elderly adults</w:t>
      </w:r>
      <w:r w:rsidR="001D4FC6" w:rsidRPr="00276EA6">
        <w:t>. For nearly four decades,</w:t>
      </w:r>
      <w:r w:rsidR="004B4E62" w:rsidRPr="00276EA6">
        <w:t xml:space="preserve"> from 1918-1957,</w:t>
      </w:r>
      <w:r w:rsidR="001D4FC6" w:rsidRPr="00276EA6">
        <w:t xml:space="preserve"> H1N1 persisted as the only strain circulating in humans.</w:t>
      </w:r>
      <w:r w:rsidR="004F5A58" w:rsidRPr="00276EA6">
        <w:t xml:space="preserve"> </w:t>
      </w:r>
      <w:r w:rsidR="001D4FC6" w:rsidRPr="00276EA6">
        <w:t xml:space="preserve">The oldest subjects in our data were born slightly after its emergence in 1918, and </w:t>
      </w:r>
      <w:r w:rsidR="00D6036B" w:rsidRPr="00276EA6">
        <w:t>would</w:t>
      </w:r>
      <w:r w:rsidR="004F5A58" w:rsidRPr="00276EA6">
        <w:t xml:space="preserve"> not have encountered an influenza virus of any </w:t>
      </w:r>
      <w:r w:rsidR="00D6036B" w:rsidRPr="00276EA6">
        <w:t>subtype</w:t>
      </w:r>
      <w:r w:rsidR="004F5A58" w:rsidRPr="00276EA6">
        <w:t xml:space="preserve"> </w:t>
      </w:r>
      <w:r w:rsidR="00A74679">
        <w:t xml:space="preserve">but H1N1 </w:t>
      </w:r>
      <w:r w:rsidR="001D4FC6" w:rsidRPr="00276EA6">
        <w:t xml:space="preserve">until </w:t>
      </w:r>
      <w:r w:rsidR="004B4E62" w:rsidRPr="00276EA6">
        <w:t>after</w:t>
      </w:r>
      <w:r w:rsidR="001D4FC6" w:rsidRPr="00276EA6">
        <w:t xml:space="preserve"> age 30</w:t>
      </w:r>
      <w:r w:rsidR="004F5A58" w:rsidRPr="00276EA6">
        <w:t>. D</w:t>
      </w:r>
      <w:r w:rsidRPr="00276EA6">
        <w:t xml:space="preserve">ecades of </w:t>
      </w:r>
      <w:r w:rsidR="00E7753C" w:rsidRPr="00276EA6">
        <w:t xml:space="preserve">early-life </w:t>
      </w:r>
      <w:r w:rsidRPr="00276EA6">
        <w:t xml:space="preserve">exposures to </w:t>
      </w:r>
      <w:r w:rsidR="00E7753C" w:rsidRPr="00276EA6">
        <w:t>H1N1</w:t>
      </w:r>
      <w:r w:rsidRPr="00276EA6">
        <w:t xml:space="preserve"> variants </w:t>
      </w:r>
      <w:r w:rsidR="004F5A58" w:rsidRPr="00276EA6">
        <w:t>may have reinforced and expanded the breadth of H1N1</w:t>
      </w:r>
      <w:r w:rsidR="00D6036B" w:rsidRPr="00276EA6">
        <w:t xml:space="preserve">-specific immune memory </w:t>
      </w:r>
      <w:r w:rsidR="004F5A58" w:rsidRPr="00276EA6">
        <w:t xml:space="preserve">in these </w:t>
      </w:r>
      <w:r w:rsidR="00A74679">
        <w:t xml:space="preserve">oldest </w:t>
      </w:r>
      <w:r w:rsidR="004F5A58" w:rsidRPr="00276EA6">
        <w:t>cohorts</w:t>
      </w:r>
      <w:r w:rsidR="00BB1FF8">
        <w:t>. But this strong protection against H1N1 seems to come at a cost;</w:t>
      </w:r>
      <w:r w:rsidR="006D69D8">
        <w:t xml:space="preserve"> even after decades of seasonal H3N2 exposure later in adulthood</w:t>
      </w:r>
      <w:r w:rsidR="00BB1FF8">
        <w:t>, older cohorts have evidently failed to develop equally strong protection against H3N2</w:t>
      </w:r>
      <w:r w:rsidR="00E7753C" w:rsidRPr="00276EA6">
        <w:t xml:space="preserve">. </w:t>
      </w:r>
      <w:r w:rsidR="006D69D8">
        <w:t>Another factor that may have amplified the signal of subtype-specific bias in today’s oldest cohort is antigenic similarity between H1N1 strains that circulated</w:t>
      </w:r>
      <w:r w:rsidR="006D69D8" w:rsidRPr="00276EA6">
        <w:t xml:space="preserve"> earlier in the 20</w:t>
      </w:r>
      <w:r w:rsidR="006D69D8" w:rsidRPr="00276EA6">
        <w:rPr>
          <w:vertAlign w:val="superscript"/>
        </w:rPr>
        <w:t>th</w:t>
      </w:r>
      <w:r w:rsidR="006D69D8" w:rsidRPr="00276EA6">
        <w:t xml:space="preserve"> century</w:t>
      </w:r>
      <w:r w:rsidR="006D69D8">
        <w:t xml:space="preserve">, (which </w:t>
      </w:r>
      <w:r w:rsidR="003E5005">
        <w:t>caused imprinting in older cohorts</w:t>
      </w:r>
      <w:r w:rsidR="006D69D8">
        <w:t>) and modern H1N1</w:t>
      </w:r>
      <w:r w:rsidR="00A74679">
        <w:t xml:space="preserve"> lineages that emerged in 1977 and in 2009 </w:t>
      </w:r>
      <w:r w:rsidR="00F51E45" w:rsidRPr="00276EA6">
        <w:fldChar w:fldCharType="begin"/>
      </w:r>
      <w:r w:rsidR="00041844">
        <w:instrText xml:space="preserve"> ADDIN ZOTERO_ITEM CSL_CITATION {"citationID":"k4axu3Ux","properties":{"formattedCitation":"(5,6,36,37)","plainCitation":"(5,6,36,37)","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144,"uris":["http://zotero.org/groups/2313999/items/FFBZV4ZZ"],"uri":["http://zotero.org/groups/2313999/items/FFBZV4ZZ"],"itemData":{"id":1144,"type":"article-journal","title":"The Reemergent 1977 H1N1 Strain and the Gain-of-Function Debate","container-title":"mBio","page":"e01013-15","volume":"6","issue":"4","source":"mbio.asm.org","abstract":"The 1977-1978 influenza epidemic was probably not a natural event, as the genetic sequence of the virus was nearly identical to the sequences of decades-old strains. While there are several hypotheses that could explain its origin, the possibility that the 1977 epidemic resulted from a laboratory accident has recently gained popularity in discussions about the biosafety risks of gain-of-function (GOF) influenza virus research, as an argument for why this research should not be performed. There is now a moratorium in the United States on funding GOF research while the benefits and risks, including the potential for accident, are analyzed. Given the importance of this historical epidemic to ongoing policy debates, we revisit the evidence that the 1977 epidemic was not natural and examine three potential origins: a laboratory accident, a live-vaccine trial escape, or deliberate release as a biological weapon. Based on available evidence, the 1977 strain was indeed too closely matched to decades-old strains to likely be a natural occurrence. While the origin of the outbreak cannot be conclusively determined without additional evidence, there are very plausible alternatives to the laboratory accident hypothesis, diminishing the relevance of the 1977 experience to the modern GOF debate.","DOI":"10.1128/mBio.01013-15","ISSN":"2150-7511","note":"PMID: 26286690","language":"en","author":[{"family":"Rozo","given":"Michelle"},{"family":"Gronvall","given":"Gigi Kwik"}],"issued":{"date-parts":[["2015",9,1]]}}},{"id":1140,"uris":["http://zotero.org/groups/2313999/items/8ZQVP74X"],"uri":["http://zotero.org/groups/2313999/items/8ZQVP74X"],"itemData":{"id":1140,"type":"article-journal","title":"Recent human influenza A (H1N1) viruses are closely related genetically to strains isolated in 1950","container-title":"Nature","page":"334","volume":"274","issue":"5669","source":"www.nature.com","abstract":"Comparison of the oligonucleotide maps of the RNAs of current human influenza (H1N1) virus isolates shows these strains to be much more closely related to viruses isolated in 1950 than to strains which circulated before or after that period.","DOI":"10.1038/274334a0","ISSN":"1476-4687","language":"En","author":[{"family":"Nakajima","given":"Katsuhisa"},{"family":"Desselberger","given":"Ulrich"},{"family":"Palese","given":"Peter"}],"issued":{"date-parts":[["1978",7]]}}}],"schema":"https://github.com/citation-style-language/schema/raw/master/csl-citation.json"} </w:instrText>
      </w:r>
      <w:r w:rsidR="00F51E45" w:rsidRPr="00276EA6">
        <w:fldChar w:fldCharType="separate"/>
      </w:r>
      <w:r w:rsidR="00041844">
        <w:rPr>
          <w:noProof/>
        </w:rPr>
        <w:t>(5,6,36,37)</w:t>
      </w:r>
      <w:r w:rsidR="00F51E45" w:rsidRPr="00276EA6">
        <w:fldChar w:fldCharType="end"/>
      </w:r>
      <w:r w:rsidR="00E7753C" w:rsidRPr="00276EA6">
        <w:t>.</w:t>
      </w:r>
      <w:r w:rsidRPr="00276EA6">
        <w:t xml:space="preserve"> </w:t>
      </w:r>
      <w:r w:rsidR="004B4E62" w:rsidRPr="00276EA6">
        <w:t xml:space="preserve">Given that younger cohorts, especially those born before 1977, have had much more varied early life exposures to both </w:t>
      </w:r>
      <w:r w:rsidRPr="00276EA6">
        <w:t xml:space="preserve">H1N1 </w:t>
      </w:r>
      <w:r w:rsidRPr="00276EA6">
        <w:rPr>
          <w:color w:val="auto"/>
        </w:rPr>
        <w:t xml:space="preserve">and H3N2, </w:t>
      </w:r>
      <w:r w:rsidR="004B4E62" w:rsidRPr="00276EA6">
        <w:rPr>
          <w:color w:val="auto"/>
        </w:rPr>
        <w:t xml:space="preserve">it is unclear whether equally </w:t>
      </w:r>
      <w:r w:rsidRPr="00276EA6">
        <w:rPr>
          <w:color w:val="auto"/>
        </w:rPr>
        <w:t xml:space="preserve">strong, subtype-specific biases in imprinting protection </w:t>
      </w:r>
      <w:r w:rsidR="004B4E62" w:rsidRPr="00276EA6">
        <w:rPr>
          <w:color w:val="auto"/>
        </w:rPr>
        <w:t xml:space="preserve">will </w:t>
      </w:r>
      <w:r w:rsidR="00BB1FF8">
        <w:rPr>
          <w:color w:val="auto"/>
        </w:rPr>
        <w:t>persist</w:t>
      </w:r>
      <w:r w:rsidR="00886856" w:rsidRPr="00276EA6">
        <w:rPr>
          <w:color w:val="auto"/>
        </w:rPr>
        <w:t xml:space="preserve"> w</w:t>
      </w:r>
      <w:r w:rsidR="004B4E62" w:rsidRPr="00276EA6">
        <w:rPr>
          <w:color w:val="auto"/>
        </w:rPr>
        <w:t>hen the next generation becomes elderly</w:t>
      </w:r>
      <w:r w:rsidRPr="00276EA6">
        <w:rPr>
          <w:color w:val="auto"/>
        </w:rPr>
        <w:t>.</w:t>
      </w:r>
    </w:p>
    <w:p w14:paraId="5EAF12F3" w14:textId="1389DAB9" w:rsidR="00D3287E" w:rsidRPr="00276EA6" w:rsidRDefault="00D3287E" w:rsidP="00276EA6">
      <w:pPr>
        <w:shd w:val="clear" w:color="auto" w:fill="auto"/>
        <w:rPr>
          <w:color w:val="auto"/>
        </w:rPr>
      </w:pPr>
      <w:r>
        <w:rPr>
          <w:color w:val="auto"/>
        </w:rPr>
        <w:t xml:space="preserve">Our failure to detect a strong signal of impacts from evolutionary rate on age distributions of H1N1 and H3N2 cases was surprising, but is consistent with growing recognition that existing methods to map antigenic distance between strains </w:t>
      </w:r>
      <w:r w:rsidR="00AE6706">
        <w:rPr>
          <w:color w:val="auto"/>
        </w:rPr>
        <w:t>do not always capture realized patterns of cross-reactivity</w:t>
      </w:r>
      <w:r w:rsidR="00EC26D1">
        <w:rPr>
          <w:color w:val="auto"/>
        </w:rPr>
        <w:t xml:space="preserve"> in the human population</w:t>
      </w:r>
      <w:r w:rsidR="00AE6706">
        <w:rPr>
          <w:color w:val="auto"/>
        </w:rPr>
        <w:t>. Humans</w:t>
      </w:r>
      <w:r w:rsidR="00EC26D1">
        <w:rPr>
          <w:color w:val="auto"/>
        </w:rPr>
        <w:t>, who have</w:t>
      </w:r>
      <w:r w:rsidR="00AE6706">
        <w:rPr>
          <w:color w:val="auto"/>
        </w:rPr>
        <w:t xml:space="preserve"> complex histories of influenza exposure</w:t>
      </w:r>
      <w:r w:rsidR="00EC26D1">
        <w:rPr>
          <w:color w:val="auto"/>
        </w:rPr>
        <w:t>,</w:t>
      </w:r>
      <w:r w:rsidR="00AE6706">
        <w:rPr>
          <w:color w:val="auto"/>
        </w:rPr>
        <w:t xml:space="preserve"> may be primed to target different influenza epitopes than lab ferrets exposed to a single influenza strain</w:t>
      </w:r>
      <w:r w:rsidR="00EC26D1">
        <w:rPr>
          <w:color w:val="auto"/>
        </w:rPr>
        <w:t xml:space="preserve">, yet antigenic distance between strains is estimated using </w:t>
      </w:r>
      <w:r w:rsidR="00BB1FF8">
        <w:rPr>
          <w:color w:val="auto"/>
        </w:rPr>
        <w:t xml:space="preserve">such </w:t>
      </w:r>
      <w:r w:rsidR="00EC26D1">
        <w:rPr>
          <w:color w:val="auto"/>
        </w:rPr>
        <w:t>ferret data</w:t>
      </w:r>
      <w:r w:rsidR="00AE6706">
        <w:rPr>
          <w:color w:val="auto"/>
        </w:rPr>
        <w:t xml:space="preserve">. As a result, antigenic changes or glycosylation events </w:t>
      </w:r>
      <w:r w:rsidR="00BB1FF8">
        <w:rPr>
          <w:color w:val="auto"/>
        </w:rPr>
        <w:t xml:space="preserve">that cause antigenic escape in large subsets of the human population </w:t>
      </w:r>
      <w:r w:rsidR="00AE6706">
        <w:rPr>
          <w:color w:val="auto"/>
        </w:rPr>
        <w:t xml:space="preserve">may be perceived as neutral in </w:t>
      </w:r>
      <w:r w:rsidR="00BB1FF8">
        <w:rPr>
          <w:color w:val="auto"/>
        </w:rPr>
        <w:t xml:space="preserve">existing antigenic maps </w:t>
      </w:r>
      <w:r w:rsidR="00EC26D1">
        <w:rPr>
          <w:color w:val="auto"/>
        </w:rPr>
        <w:fldChar w:fldCharType="begin"/>
      </w:r>
      <w:r w:rsidR="00EC26D1">
        <w:rPr>
          <w:color w:val="auto"/>
        </w:rPr>
        <w:instrText xml:space="preserve"> ADDIN ZOTERO_ITEM CSL_CITATION {"citationID":"lIvppu0g","properties":{"formattedCitation":"(38,39)","plainCitation":"(38,39)","noteIndex":0},"citationItems":[{"id":1241,"uris":["http://zotero.org/groups/2313999/items/IEHTBAN5"],"uri":["http://zotero.org/groups/2313999/items/IEHTBAN5"],"itemData":{"id":1241,"type":"article-journal","title":"Potential antigenic explanation for atypical H1N1 infections among middle-aged adults during the 2013–2014 influenza season","container-title":"Proceedings of the National Academy of Sciences","page":"15798-15803","volume":"111","issue":"44","source":"www.pnas.org","abstract":"Influenza viruses typically cause the most severe disease in children and elderly individuals. However, H1N1 viruses disproportionately affected middle-aged adults during the 2013–2014 influenza season. Although H1N1 viruses recently acquired several mutations in the hemagglutinin (HA) glycoprotein, classic serological tests used by surveillance laboratories indicate that these mutations do not change antigenic properties of the virus. Here, we show that one of these mutations is located in a region of HA targeted by antibodies elicited in many middle-aged adults. We find that over 42% of individuals born between 1965 and 1979 possess antibodies that recognize this region of HA. Our findings offer a possible antigenic explanation of why middle-aged adults were highly susceptible to H1N1 viruses during the 2013–2014 influenza season. Our data further suggest that a drifted H1N1 strain should be included in future influenza vaccines to potentially reduce morbidity and mortality in this age group.","DOI":"10.1073/pnas.1409171111","ISSN":"0027-8424, 1091-6490","note":"PMID: 25331901","journalAbbreviation":"PNAS","language":"en","author":[{"family":"Linderman","given":"Susanne L."},{"family":"Chambers","given":"Benjamin S."},{"family":"Zost","given":"Seth J."},{"family":"Parkhouse","given":"Kaela"},{"family":"Li","given":"Yang"},{"family":"Herrmann","given":"Christin"},{"family":"Ellebedy","given":"Ali H."},{"family":"Carter","given":"Donald M."},{"family":"Andrews","given":"Sarah F."},{"family":"Zheng","given":"Nai-Ying"},{"family":"Huang","given":"Min"},{"family":"Huang","given":"Yunping"},{"family":"Strauss","given":"Donna"},{"family":"Shaz","given":"Beth H."},{"family":"Hodinka","given":"Richard L."},{"family":"Reyes-Terán","given":"Gustavo"},{"family":"Ross","given":"Ted M."},{"family":"Wilson","given":"Patrick C."},{"family":"Ahmed","given":"Rafi"},{"family":"Bloom","given":"Jesse D."},{"family":"Hensley","given":"Scott E."}],"issued":{"date-parts":[["2014",11,4]]}}},{"id":1204,"uris":["http://zotero.org/groups/2313999/items/QFUBF9IA"],"uri":["http://zotero.org/groups/2313999/items/QFUBF9IA"],"itemData":{"id":1204,"type":"article-journal","title":"Immune history and influenza virus susceptibility","container-title":"Current Opinion in Virology","collection-title":"Emerging viruses: intraspecies transmission • Viral immunology","page":"105-111","volume":"22","source":"ScienceDirect","abstract":"Antibody responses to influenza viruses are critical for protection, but the ways in which repeated viral exposures shape antibody evolution and effectiveness over time remain controversial. Early observations demonstrated that viral exposure history has a profound effect on the specificity and magnitude of antibody responses to a new viral strain, a phenomenon called ‘original antigenic sin.’ Although ‘sin’ might suppress some aspects of the immune response, so far there is little indication that hosts with pre-existing immunity are more susceptible to viral infections compared to naïve hosts. However, the tendency of the immune response to focus on previously recognized conserved epitopes when encountering new viral strains can create an opportunity cost when mutations arise in these conserved epitopes. Hosts with different exposure histories may continue to experience distinct patterns of infection over time, which may influence influenza viruses’ continued antigenic evolution. Understanding the dynamics of B cell competition that underlie the development of antibody responses might help explain the low effectiveness of current influenza vaccines and lead to better vaccination strategies.","DOI":"10.1016/j.coviro.2016.12.004","ISSN":"1879-6257","journalAbbreviation":"Current Opinion in Virology","author":[{"family":"Cobey","given":"Sarah"},{"family":"Hensley","given":"Scott E"}],"issued":{"date-parts":[["2017",2,1]]}}}],"schema":"https://github.com/citation-style-language/schema/raw/master/csl-citation.json"} </w:instrText>
      </w:r>
      <w:r w:rsidR="00EC26D1">
        <w:rPr>
          <w:color w:val="auto"/>
        </w:rPr>
        <w:fldChar w:fldCharType="separate"/>
      </w:r>
      <w:r w:rsidR="00EC26D1">
        <w:rPr>
          <w:noProof/>
          <w:color w:val="auto"/>
        </w:rPr>
        <w:t>(38,39)</w:t>
      </w:r>
      <w:r w:rsidR="00EC26D1">
        <w:rPr>
          <w:color w:val="auto"/>
        </w:rPr>
        <w:fldChar w:fldCharType="end"/>
      </w:r>
      <w:r w:rsidR="00AE6706">
        <w:rPr>
          <w:color w:val="auto"/>
        </w:rPr>
        <w:t>.</w:t>
      </w:r>
      <w:r w:rsidR="00BB1FF8">
        <w:rPr>
          <w:color w:val="auto"/>
        </w:rPr>
        <w:t xml:space="preserve"> </w:t>
      </w:r>
      <w:r w:rsidR="00486497">
        <w:rPr>
          <w:color w:val="auto"/>
        </w:rPr>
        <w:t xml:space="preserve">One epidemiologically impactful example of this sort of incognito (unmapped) antigenic escape was observed during the 2013-2014 H1N1 epidemic </w:t>
      </w:r>
      <w:r w:rsidR="00486497">
        <w:rPr>
          <w:color w:val="auto"/>
        </w:rPr>
        <w:fldChar w:fldCharType="begin"/>
      </w:r>
      <w:r w:rsidR="00486497">
        <w:rPr>
          <w:color w:val="auto"/>
        </w:rPr>
        <w:instrText xml:space="preserve"> ADDIN ZOTERO_ITEM CSL_CITATION {"citationID":"U9WQozAt","properties":{"formattedCitation":"(38)","plainCitation":"(38)","noteIndex":0},"citationItems":[{"id":1241,"uris":["http://zotero.org/groups/2313999/items/IEHTBAN5"],"uri":["http://zotero.org/groups/2313999/items/IEHTBAN5"],"itemData":{"id":1241,"type":"article-journal","title":"Potential antigenic explanation for atypical H1N1 infections among middle-aged adults during the 2013–2014 influenza season","container-title":"Proceedings of the National Academy of Sciences","page":"15798-15803","volume":"111","issue":"44","source":"www.pnas.org","abstract":"Influenza viruses typically cause the most severe disease in children and elderly individuals. However, H1N1 viruses disproportionately affected middle-aged adults during the 2013–2014 influenza season. Although H1N1 viruses recently acquired several mutations in the hemagglutinin (HA) glycoprotein, classic serological tests used by surveillance laboratories indicate that these mutations do not change antigenic properties of the virus. Here, we show that one of these mutations is located in a region of HA targeted by antibodies elicited in many middle-aged adults. We find that over 42% of individuals born between 1965 and 1979 possess antibodies that recognize this region of HA. Our findings offer a possible antigenic explanation of why middle-aged adults were highly susceptible to H1N1 viruses during the 2013–2014 influenza season. Our data further suggest that a drifted H1N1 strain should be included in future influenza vaccines to potentially reduce morbidity and mortality in this age group.","DOI":"10.1073/pnas.1409171111","ISSN":"0027-8424, 1091-6490","note":"PMID: 25331901","journalAbbreviation":"PNAS","language":"en","author":[{"family":"Linderman","given":"Susanne L."},{"family":"Chambers","given":"Benjamin S."},{"family":"Zost","given":"Seth J."},{"family":"Parkhouse","given":"Kaela"},{"family":"Li","given":"Yang"},{"family":"Herrmann","given":"Christin"},{"family":"Ellebedy","given":"Ali H."},{"family":"Carter","given":"Donald M."},{"family":"Andrews","given":"Sarah F."},{"family":"Zheng","given":"Nai-Ying"},{"family":"Huang","given":"Min"},{"family":"Huang","given":"Yunping"},{"family":"Strauss","given":"Donna"},{"family":"Shaz","given":"Beth H."},{"family":"Hodinka","given":"Richard L."},{"family":"Reyes-Terán","given":"Gustavo"},{"family":"Ross","given":"Ted M."},{"family":"Wilson","given":"Patrick C."},{"family":"Ahmed","given":"Rafi"},{"family":"Bloom","given":"Jesse D."},{"family":"Hensley","given":"Scott E."}],"issued":{"date-parts":[["2014",11,4]]}}}],"schema":"https://github.com/citation-style-language/schema/raw/master/csl-citation.json"} </w:instrText>
      </w:r>
      <w:r w:rsidR="00486497">
        <w:rPr>
          <w:color w:val="auto"/>
        </w:rPr>
        <w:fldChar w:fldCharType="separate"/>
      </w:r>
      <w:r w:rsidR="00486497">
        <w:rPr>
          <w:noProof/>
          <w:color w:val="auto"/>
        </w:rPr>
        <w:t>(38)</w:t>
      </w:r>
      <w:r w:rsidR="00486497">
        <w:rPr>
          <w:color w:val="auto"/>
        </w:rPr>
        <w:fldChar w:fldCharType="end"/>
      </w:r>
      <w:r w:rsidR="00486497">
        <w:rPr>
          <w:color w:val="auto"/>
        </w:rPr>
        <w:t xml:space="preserve">. </w:t>
      </w:r>
      <w:r w:rsidR="00BB1FF8">
        <w:rPr>
          <w:color w:val="auto"/>
        </w:rPr>
        <w:t xml:space="preserve">On the other hand, mapped changes in antigenic position are usually assumed to cause antigenic escape in the entire </w:t>
      </w:r>
      <w:r w:rsidR="00BB1FF8">
        <w:rPr>
          <w:color w:val="auto"/>
        </w:rPr>
        <w:lastRenderedPageBreak/>
        <w:t>human population, whereas in realit</w:t>
      </w:r>
      <w:r w:rsidR="00486497">
        <w:rPr>
          <w:color w:val="auto"/>
        </w:rPr>
        <w:t>y, these changes may only cause antigenic escape in a subset of the population with unlucky immune histories</w:t>
      </w:r>
      <w:r w:rsidR="00BB1FF8">
        <w:rPr>
          <w:color w:val="auto"/>
        </w:rPr>
        <w:t>.</w:t>
      </w:r>
      <w:r w:rsidR="00AE6706">
        <w:rPr>
          <w:color w:val="auto"/>
        </w:rPr>
        <w:t xml:space="preserve"> </w:t>
      </w:r>
      <w:r w:rsidR="00DB5EB9">
        <w:rPr>
          <w:color w:val="auto"/>
        </w:rPr>
        <w:t xml:space="preserve">We speculate that a clearer relationship between epidemic age distribution and </w:t>
      </w:r>
      <w:r w:rsidR="00486497">
        <w:rPr>
          <w:color w:val="auto"/>
        </w:rPr>
        <w:t>antigenic drift</w:t>
      </w:r>
      <w:r w:rsidR="00DB5EB9">
        <w:rPr>
          <w:color w:val="auto"/>
        </w:rPr>
        <w:t xml:space="preserve"> would emerge if antigenic distance measures were modified to incorporate cohort-specific variation in immune history.</w:t>
      </w:r>
    </w:p>
    <w:p w14:paraId="10F8E27A" w14:textId="1C36D09E" w:rsidR="00F075FF" w:rsidRPr="00276EA6" w:rsidRDefault="00FD481E" w:rsidP="00276EA6">
      <w:pPr>
        <w:shd w:val="clear" w:color="auto" w:fill="auto"/>
      </w:pPr>
      <w:r w:rsidRPr="00276EA6">
        <w:t xml:space="preserve">Overall, differences </w:t>
      </w:r>
      <w:r w:rsidR="00404084" w:rsidRPr="00276EA6">
        <w:t>between age distributions of infection caused by H1N1 or H3N2</w:t>
      </w:r>
      <w:r w:rsidRPr="00276EA6">
        <w:t xml:space="preserve"> were much </w:t>
      </w:r>
      <w:r w:rsidR="00404084" w:rsidRPr="00276EA6">
        <w:t>more</w:t>
      </w:r>
      <w:r w:rsidRPr="00276EA6">
        <w:t xml:space="preserve"> pronounced in the </w:t>
      </w:r>
      <w:r w:rsidR="00404084" w:rsidRPr="00276EA6">
        <w:t>AZDHS</w:t>
      </w:r>
      <w:r w:rsidRPr="00276EA6">
        <w:t xml:space="preserve"> data than in the </w:t>
      </w:r>
      <w:r w:rsidR="00404084" w:rsidRPr="00276EA6">
        <w:t>INSIGHT</w:t>
      </w:r>
      <w:r w:rsidRPr="00276EA6">
        <w:t xml:space="preserve"> data. </w:t>
      </w:r>
      <w:r w:rsidR="00404084" w:rsidRPr="00276EA6">
        <w:t xml:space="preserve">Differences between the datasets may arise due to geographic variation in influenza’s epidemiology; the INSIGHT data </w:t>
      </w:r>
      <w:r w:rsidR="00D11EF1" w:rsidRPr="00276EA6">
        <w:t>w</w:t>
      </w:r>
      <w:r w:rsidR="00D11EF1">
        <w:t>ere</w:t>
      </w:r>
      <w:r w:rsidR="00D11EF1" w:rsidRPr="00276EA6">
        <w:t xml:space="preserve"> </w:t>
      </w:r>
      <w:r w:rsidR="00404084" w:rsidRPr="00276EA6">
        <w:t xml:space="preserve">collected across </w:t>
      </w:r>
      <w:r w:rsidR="008F1F78" w:rsidRPr="00276EA6">
        <w:t>five</w:t>
      </w:r>
      <w:r w:rsidR="00404084" w:rsidRPr="00276EA6">
        <w:t xml:space="preserve"> continents, whereas all the AZDHS data came from </w:t>
      </w:r>
      <w:r w:rsidR="005F29DF" w:rsidRPr="00276EA6">
        <w:t>a single US state.</w:t>
      </w:r>
      <w:r w:rsidR="00404084" w:rsidRPr="00276EA6">
        <w:t xml:space="preserve"> </w:t>
      </w:r>
      <w:r w:rsidR="00F075FF" w:rsidRPr="00276EA6">
        <w:t>Climatic or demographic characteristics, or high rates of influenza vaccination</w:t>
      </w:r>
      <w:r w:rsidR="005E69EB" w:rsidRPr="00276EA6">
        <w:t xml:space="preserve"> </w:t>
      </w:r>
      <w:r w:rsidR="005E69EB" w:rsidRPr="00276EA6">
        <w:fldChar w:fldCharType="begin"/>
      </w:r>
      <w:r w:rsidR="00EC26D1">
        <w:instrText xml:space="preserve"> ADDIN ZOTERO_ITEM CSL_CITATION {"citationID":"OOK6eo2H","properties":{"formattedCitation":"(40,41)","plainCitation":"(40,41)","noteIndex":0},"citationItems":[{"id":1152,"uris":["http://zotero.org/groups/2313999/items/ZBURPNXM"],"uri":["http://zotero.org/groups/2313999/items/ZBURPNXM"],"itemData":{"id":1152,"type":"article-journal","title":"Seasonal influenza vaccine dose distribution in 195 countries (2004–2013): Little progress in estimated global vaccination coverage","container-title":"Vaccine","page":"5598-5605","volume":"33","issue":"42","source":"ScienceDirect","abstract":"Seasonal influenza is an important disease which results in 250,000–500,000 annual deaths worldwide. Global targets for vaccination coverage rates (VCRs) in high-risk groups are at least 75% in adults ≥65 years and increased coverage in other risk groups. The International Federation of Pharmaceutical Manufacturers and Associations Influenza Vaccine Supply (IFPMA IVS) International Task Force developed a survey methodology in 2008, to assess the global distribution of influenza vaccine doses as a proxy for VCRs. This paper updates the previous survey results on absolute numbers of influenza vaccine doses distributed between 2004 and 2013 inclusive, and dose distribution rates per 1000 population, and provides a qualitative assessment of the principal enablers and barriers to seasonal influenza vaccination. The two main findings from the quantitative portion of the survey are the continued negative trend for dose distribution in the EURO region and the perpetuation of appreciable differences in scale of dose distribution between WHO regions, with no observed convergence in the rates of doses distributed per 1000 population over time. The main findings from the qualitative portion of the survey were that actively managing the vaccination program in real-time and ensuring political commitment to vaccination are important enablers of vaccination, whereas insufficient access to vaccination and lack of political commitment to seasonal influenza vaccination programs are likely contributing to vaccination target failures. In all regions of the world, seasonal influenza vaccination is underutilized as a public health tool. The survey provides evidence of lost opportunity to protect populations against potentially serious influenza-associated disease. We call on the national and international public health communities to re-evaluate their political commitment to the prevention of the annual influenza disease burden and to develop a systematic approach to improve vaccine distribution equitably.","DOI":"10.1016/j.vaccine.2015.08.082","ISSN":"0264-410X","title-short":"Seasonal influenza vaccine dose distribution in 195 countries (2004–2013)","journalAbbreviation":"Vaccine","author":[{"family":"Palache","given":"Abraham"},{"family":"Oriol-Mathieu","given":"Valerie"},{"family":"Fino","given":"Mireli"},{"family":"Xydia-Charmanta","given":"Margarita"}],"issued":{"date-parts":[["2015",10,13]]}}},{"id":1156,"uris":["http://zotero.org/groups/2313999/items/8YDEA3CN"],"uri":["http://zotero.org/groups/2313999/items/8YDEA3CN"],"itemData":{"id":1156,"type":"article-journal","title":"Influenza vaccination in 2000: recommendations and vaccine use in 50 developed and rapidly developing countries","container-title":"Vaccine","page":"1780-1785","volume":"21","issue":"16","source":"DOI.org (Crossref)","abstract":"Inﬂuenza vaccination is becoming an increasingly important aspect of public health programs in developed and rapidly developing countries. In 2000, most of these countries had national recommendations to vaccinate elderly people and those with high-risk conditions. Levels of vaccine use, however, varied widely and several rapidly developing countries had higher levels than those seen in many developed countries. More than one-third of all inﬂuenza vaccinations occurred in countries outside North America, western Europe and Australia and New Zealand. With increasing vaccine use, all countries will be better prepared for the next pandemic. Nonetheless, those countries that use but do not produce inﬂuenza vaccine will ﬁnd it difﬁcult to obtain supplies of pandemic vaccine.","DOI":"10.1016/S0264-410X(03)00072-0","ISSN":"0264410X","title-short":"Influenza vaccination in 2000","language":"en","author":[{"family":"Vanessen","given":"G"},{"family":"Palache","given":"A"},{"family":"Forleo","given":"E"},{"family":"Fedson","given":"D"}],"issued":{"date-parts":[["2003",5,1]]}}}],"schema":"https://github.com/citation-style-language/schema/raw/master/csl-citation.json"} </w:instrText>
      </w:r>
      <w:r w:rsidR="005E69EB" w:rsidRPr="00276EA6">
        <w:fldChar w:fldCharType="separate"/>
      </w:r>
      <w:r w:rsidR="00EC26D1">
        <w:rPr>
          <w:noProof/>
        </w:rPr>
        <w:t>(40,41)</w:t>
      </w:r>
      <w:r w:rsidR="005E69EB" w:rsidRPr="00276EA6">
        <w:fldChar w:fldCharType="end"/>
      </w:r>
      <w:r w:rsidR="00F075FF" w:rsidRPr="00276EA6">
        <w:t xml:space="preserve">, may magnify subtype-specific differences in age distribution within the United States. </w:t>
      </w:r>
      <w:r w:rsidR="006932DF">
        <w:t>It is noteworthy that w</w:t>
      </w:r>
      <w:r w:rsidR="006932DF" w:rsidRPr="00276EA6">
        <w:t xml:space="preserve">ithin </w:t>
      </w:r>
      <w:r w:rsidR="00404084" w:rsidRPr="00276EA6">
        <w:t xml:space="preserve">the INSIGHT data, the subset of cases observed in the United States </w:t>
      </w:r>
      <w:r w:rsidR="005F29DF" w:rsidRPr="00276EA6">
        <w:t xml:space="preserve">showed more dramatic differences in age distribution than data collected in </w:t>
      </w:r>
      <w:r w:rsidR="00AF06AA" w:rsidRPr="00276EA6">
        <w:t xml:space="preserve">many </w:t>
      </w:r>
      <w:r w:rsidR="005F29DF" w:rsidRPr="00276EA6">
        <w:t>other countries (</w:t>
      </w:r>
      <w:r w:rsidR="005F29DF" w:rsidRPr="00276EA6">
        <w:rPr>
          <w:rStyle w:val="SubtitleChar"/>
        </w:rPr>
        <w:t>Fig. 3</w:t>
      </w:r>
      <w:r w:rsidR="005F29DF" w:rsidRPr="00276EA6">
        <w:t xml:space="preserve">). </w:t>
      </w:r>
      <w:r w:rsidR="00F075FF" w:rsidRPr="00276EA6">
        <w:t>Similarly, apparent differences between H1N1 and H3N2’s age distributions were greater in the United States than in Europe in one previous study</w:t>
      </w:r>
      <w:r w:rsidR="005F29DF" w:rsidRPr="00276EA6">
        <w:t xml:space="preserve"> </w:t>
      </w:r>
      <w:r w:rsidR="00C436B3" w:rsidRPr="00276EA6">
        <w:fldChar w:fldCharType="begin"/>
      </w:r>
      <w:r w:rsidR="00A225FF" w:rsidRPr="00276EA6">
        <w:instrText xml:space="preserve"> ADDIN ZOTERO_ITEM CSL_CITATION {"citationID":"jdsqpBcW","properties":{"formattedCitation":"(17)","plainCitation":"(17)","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00C436B3" w:rsidRPr="00276EA6">
        <w:fldChar w:fldCharType="separate"/>
      </w:r>
      <w:r w:rsidR="00A225FF" w:rsidRPr="00276EA6">
        <w:rPr>
          <w:noProof/>
        </w:rPr>
        <w:t>(17)</w:t>
      </w:r>
      <w:r w:rsidR="00C436B3" w:rsidRPr="00276EA6">
        <w:fldChar w:fldCharType="end"/>
      </w:r>
      <w:r w:rsidR="00404084" w:rsidRPr="00276EA6">
        <w:t xml:space="preserve">. </w:t>
      </w:r>
    </w:p>
    <w:p w14:paraId="1BB39579" w14:textId="35F4A3F2" w:rsidR="00FD481E" w:rsidRPr="00276EA6" w:rsidRDefault="00F075FF" w:rsidP="00276EA6">
      <w:pPr>
        <w:shd w:val="clear" w:color="auto" w:fill="auto"/>
      </w:pPr>
      <w:r w:rsidRPr="00276EA6">
        <w:t>O</w:t>
      </w:r>
      <w:r w:rsidR="005F29DF" w:rsidRPr="00276EA6">
        <w:t xml:space="preserve">n the other hand, </w:t>
      </w:r>
      <w:r w:rsidR="008F1F78" w:rsidRPr="00276EA6">
        <w:t>the United States was not the only country in the INSIGHT data to show relatively strong differences in age distribution (</w:t>
      </w:r>
      <w:r w:rsidR="008F1F78" w:rsidRPr="00276EA6">
        <w:rPr>
          <w:rStyle w:val="SubtitleChar"/>
        </w:rPr>
        <w:t>Fig. 3</w:t>
      </w:r>
      <w:r w:rsidR="008F1F78" w:rsidRPr="00276EA6">
        <w:t>)</w:t>
      </w:r>
      <w:r w:rsidRPr="00276EA6">
        <w:t xml:space="preserve">, and study-specific differences in sampling almost certainly </w:t>
      </w:r>
      <w:r w:rsidR="00DF544D">
        <w:t>were another contributing factor</w:t>
      </w:r>
      <w:r w:rsidRPr="00276EA6">
        <w:t xml:space="preserve"> to apparent differences between the datasets</w:t>
      </w:r>
      <w:r w:rsidR="00FD481E" w:rsidRPr="00276EA6">
        <w:t xml:space="preserve">. The INSIGHT study did not enroll children, </w:t>
      </w:r>
      <w:r w:rsidRPr="00276EA6">
        <w:t>and a dearth of enrolled cases</w:t>
      </w:r>
      <w:r w:rsidR="00FD481E" w:rsidRPr="00276EA6">
        <w:t xml:space="preserve"> </w:t>
      </w:r>
      <w:r w:rsidR="005E69EB" w:rsidRPr="00276EA6">
        <w:t>in the youngest and oldest included age groups</w:t>
      </w:r>
      <w:r w:rsidR="00FD481E" w:rsidRPr="00276EA6">
        <w:t xml:space="preserve"> may have dampened the signal of subtype-specific differences in risk</w:t>
      </w:r>
      <w:r w:rsidR="005E69EB" w:rsidRPr="00276EA6">
        <w:t xml:space="preserve"> (</w:t>
      </w:r>
      <w:r w:rsidR="005E69EB" w:rsidRPr="00276EA6">
        <w:rPr>
          <w:rStyle w:val="SubtitleChar"/>
        </w:rPr>
        <w:t>Fig. S1</w:t>
      </w:r>
      <w:r w:rsidR="005E69EB" w:rsidRPr="00276EA6">
        <w:t>)</w:t>
      </w:r>
      <w:r w:rsidR="005F29DF" w:rsidRPr="00276EA6">
        <w:t>.</w:t>
      </w:r>
      <w:r w:rsidR="00FD481E" w:rsidRPr="00276EA6">
        <w:t xml:space="preserve"> </w:t>
      </w:r>
      <w:r w:rsidR="005F29DF" w:rsidRPr="00276EA6">
        <w:t xml:space="preserve">To illustrate </w:t>
      </w:r>
      <w:r w:rsidR="008826B3" w:rsidRPr="00276EA6">
        <w:t>the impact of uneven sampling across age groups</w:t>
      </w:r>
      <w:r w:rsidR="005F29DF" w:rsidRPr="00276EA6">
        <w:t xml:space="preserve">, we </w:t>
      </w:r>
      <w:r w:rsidR="00AC40CF" w:rsidRPr="00276EA6">
        <w:t>subset</w:t>
      </w:r>
      <w:r w:rsidR="00AF06AA" w:rsidRPr="00276EA6">
        <w:t xml:space="preserve"> the AZDHS data to match the </w:t>
      </w:r>
      <w:r w:rsidR="008826B3" w:rsidRPr="00276EA6">
        <w:t xml:space="preserve">sample size and </w:t>
      </w:r>
      <w:r w:rsidR="00AF06AA" w:rsidRPr="00276EA6">
        <w:t xml:space="preserve">age distribution of all </w:t>
      </w:r>
      <w:r w:rsidR="008826B3" w:rsidRPr="00276EA6">
        <w:t xml:space="preserve">confirmed </w:t>
      </w:r>
      <w:r w:rsidR="008E498A">
        <w:t xml:space="preserve">influenza A </w:t>
      </w:r>
      <w:r w:rsidR="008826B3" w:rsidRPr="00276EA6">
        <w:t>cases</w:t>
      </w:r>
      <w:r w:rsidR="00AF06AA" w:rsidRPr="00276EA6">
        <w:t xml:space="preserve"> from the INSIGHT study</w:t>
      </w:r>
      <w:r w:rsidR="008826B3" w:rsidRPr="00276EA6">
        <w:t>. Filtering the AZDHS data in this way made</w:t>
      </w:r>
      <w:r w:rsidR="00AF06AA" w:rsidRPr="00276EA6">
        <w:t xml:space="preserve"> differences in age-specific risk from H1N1 and H3N2</w:t>
      </w:r>
      <w:r w:rsidR="009E4ACD" w:rsidRPr="00276EA6">
        <w:t xml:space="preserve"> </w:t>
      </w:r>
      <w:r w:rsidR="008826B3" w:rsidRPr="00276EA6">
        <w:t>appear much smaller</w:t>
      </w:r>
      <w:r w:rsidR="00AF06AA" w:rsidRPr="00276EA6">
        <w:t xml:space="preserve"> (</w:t>
      </w:r>
      <w:r w:rsidR="00AF06AA" w:rsidRPr="00276EA6">
        <w:rPr>
          <w:rStyle w:val="SubtitleChar"/>
        </w:rPr>
        <w:t>Fig. S</w:t>
      </w:r>
      <w:r w:rsidR="005E69EB" w:rsidRPr="00276EA6">
        <w:rPr>
          <w:rStyle w:val="SubtitleChar"/>
        </w:rPr>
        <w:t>1</w:t>
      </w:r>
      <w:r w:rsidR="0004108C">
        <w:rPr>
          <w:rStyle w:val="SubtitleChar"/>
        </w:rPr>
        <w:t>D</w:t>
      </w:r>
      <w:r w:rsidR="00AF06AA" w:rsidRPr="00276EA6">
        <w:t>).</w:t>
      </w:r>
    </w:p>
    <w:p w14:paraId="7D382703" w14:textId="2F13B744" w:rsidR="00AD1DAF" w:rsidRPr="00276EA6" w:rsidRDefault="00FD481E" w:rsidP="00276EA6">
      <w:pPr>
        <w:shd w:val="clear" w:color="auto" w:fill="auto"/>
      </w:pPr>
      <w:r w:rsidRPr="00276EA6">
        <w:t xml:space="preserve">The potential for age-specific sampling biases to erode or magnify the signal of imprinting effects highlights some limitations of existing epidemiological </w:t>
      </w:r>
      <w:r w:rsidR="00A70842" w:rsidRPr="00276EA6">
        <w:t xml:space="preserve">surveillance </w:t>
      </w:r>
      <w:r w:rsidRPr="00276EA6">
        <w:t>data</w:t>
      </w:r>
      <w:r w:rsidR="00EC13ED" w:rsidRPr="00276EA6">
        <w:t xml:space="preserve">, which in turn limited </w:t>
      </w:r>
      <w:r w:rsidR="00AC40CF" w:rsidRPr="00276EA6">
        <w:t>this study’s scope of inference</w:t>
      </w:r>
      <w:r w:rsidRPr="00276EA6">
        <w:t xml:space="preserve">. </w:t>
      </w:r>
      <w:r w:rsidR="009037CC" w:rsidRPr="00276EA6">
        <w:t>The largest</w:t>
      </w:r>
      <w:r w:rsidR="00AD1DAF" w:rsidRPr="00276EA6">
        <w:t>, long-term</w:t>
      </w:r>
      <w:r w:rsidR="009037CC" w:rsidRPr="00276EA6">
        <w:t xml:space="preserve"> epidemiological data sets on influenza come from </w:t>
      </w:r>
      <w:r w:rsidR="00AD1DAF" w:rsidRPr="00276EA6">
        <w:t xml:space="preserve">massive, global surveillance efforts. But </w:t>
      </w:r>
      <w:r w:rsidR="00A70842" w:rsidRPr="00276EA6">
        <w:t xml:space="preserve">due to practical and economic constraints, </w:t>
      </w:r>
      <w:r w:rsidR="00AD1DAF" w:rsidRPr="00276EA6">
        <w:t xml:space="preserve">these data are often collected opportunistically, meaning that sampling effort is uneven over time, and across age groups, and </w:t>
      </w:r>
      <w:r w:rsidR="00AD1DAF" w:rsidRPr="00276EA6">
        <w:lastRenderedPageBreak/>
        <w:t xml:space="preserve">denominator data are rarely documented or shared. Furthermore, while </w:t>
      </w:r>
      <w:r w:rsidR="005E69EB" w:rsidRPr="00276EA6">
        <w:t xml:space="preserve">some aspects of </w:t>
      </w:r>
      <w:r w:rsidR="00AD1DAF" w:rsidRPr="00276EA6">
        <w:t>surveillance data are</w:t>
      </w:r>
      <w:r w:rsidR="009E4ACD" w:rsidRPr="00276EA6">
        <w:t xml:space="preserve"> already</w:t>
      </w:r>
      <w:r w:rsidR="00AD1DAF" w:rsidRPr="00276EA6">
        <w:t xml:space="preserve"> shared publicly by WHO</w:t>
      </w:r>
      <w:r w:rsidR="006248A3" w:rsidRPr="00276EA6">
        <w:t xml:space="preserve"> </w:t>
      </w:r>
      <w:r w:rsidR="006248A3" w:rsidRPr="00276EA6">
        <w:fldChar w:fldCharType="begin"/>
      </w:r>
      <w:r w:rsidR="00EC26D1">
        <w:instrText xml:space="preserve"> ADDIN ZOTERO_ITEM CSL_CITATION {"citationID":"movzAnP6","properties":{"formattedCitation":"(42)","plainCitation":"(42)","noteIndex":0},"citationItems":[{"id":1163,"uris":["http://zotero.org/groups/2313999/items/DGZF7Y6H"],"uri":["http://zotero.org/groups/2313999/items/DGZF7Y6H"],"itemData":{"id":1163,"type":"webpage","title":"WHO | FluNet","container-title":"WHO","URL":"http://www.who.int/influenza/gisrs_laboratory/flunet/en/","accessed":{"date-parts":[["2019",4,15]]}}}],"schema":"https://github.com/citation-style-language/schema/raw/master/csl-citation.json"} </w:instrText>
      </w:r>
      <w:r w:rsidR="006248A3" w:rsidRPr="00276EA6">
        <w:fldChar w:fldCharType="separate"/>
      </w:r>
      <w:r w:rsidR="00EC26D1">
        <w:rPr>
          <w:noProof/>
        </w:rPr>
        <w:t>(42)</w:t>
      </w:r>
      <w:r w:rsidR="006248A3" w:rsidRPr="00276EA6">
        <w:fldChar w:fldCharType="end"/>
      </w:r>
      <w:r w:rsidR="00AD1DAF" w:rsidRPr="00276EA6">
        <w:t>, and by the US CDC</w:t>
      </w:r>
      <w:r w:rsidR="006248A3" w:rsidRPr="00276EA6">
        <w:t xml:space="preserve"> </w:t>
      </w:r>
      <w:r w:rsidR="006248A3" w:rsidRPr="00276EA6">
        <w:fldChar w:fldCharType="begin"/>
      </w:r>
      <w:r w:rsidR="00EC26D1">
        <w:instrText xml:space="preserve"> ADDIN ZOTERO_ITEM CSL_CITATION {"citationID":"V4WaCHGl","properties":{"formattedCitation":"(43)","plainCitation":"(43)","noteIndex":0},"citationItems":[{"id":1165,"uris":["http://zotero.org/groups/2313999/items/IJ7V7GJX"],"uri":["http://zotero.org/groups/2313999/items/IJ7V7GJX"],"itemData":{"id":1165,"type":"webpage","title":"FluView Interactive | CDC","abstract":"CDC Centers for Disease Control and Prevention Influenza Flu - FluView Interactive, influenza surveillance data the way you want it.","URL":"https://www.cdc.gov/flu/weekly/fluviewinteractive.htm","language":"en-us","issued":{"date-parts":[["2018",7,6]]},"accessed":{"date-parts":[["2019",4,15]]}}}],"schema":"https://github.com/citation-style-language/schema/raw/master/csl-citation.json"} </w:instrText>
      </w:r>
      <w:r w:rsidR="006248A3" w:rsidRPr="00276EA6">
        <w:fldChar w:fldCharType="separate"/>
      </w:r>
      <w:r w:rsidR="00EC26D1">
        <w:rPr>
          <w:noProof/>
        </w:rPr>
        <w:t>(43)</w:t>
      </w:r>
      <w:r w:rsidR="006248A3" w:rsidRPr="00276EA6">
        <w:fldChar w:fldCharType="end"/>
      </w:r>
      <w:r w:rsidR="00AD1DAF" w:rsidRPr="00276EA6">
        <w:t>, data on patient ages is not currently reported, or is obscured by aggregation into broad age categories.</w:t>
      </w:r>
      <w:r w:rsidR="00AD7175">
        <w:t xml:space="preserve"> More focused clinical studies like INSIGHT can yield </w:t>
      </w:r>
      <w:r w:rsidR="00486497">
        <w:t>more extensive</w:t>
      </w:r>
      <w:r w:rsidR="00AD7175">
        <w:t xml:space="preserve"> information on individual </w:t>
      </w:r>
      <w:r w:rsidR="00632EFC">
        <w:t>medical histories</w:t>
      </w:r>
      <w:r w:rsidR="00AD7175">
        <w:t xml:space="preserve"> and on sampling denominators, but </w:t>
      </w:r>
      <w:r w:rsidR="00632EFC">
        <w:t xml:space="preserve">such clinical data sets may contain orders of magnitude fewer cases than </w:t>
      </w:r>
      <w:r w:rsidR="00486497">
        <w:t>state or country</w:t>
      </w:r>
      <w:r w:rsidR="00EC26D1">
        <w:t xml:space="preserve">-wide </w:t>
      </w:r>
      <w:r w:rsidR="00632EFC">
        <w:t>surveillance data sets, and may not sample all age groups. Arguably, only epidemiological surveillance contains enough confirmed cases to characterize epidemic age distributions with precision</w:t>
      </w:r>
      <w:r w:rsidR="00EC26D1">
        <w:t xml:space="preserve"> across multiple countries and influenza seasons</w:t>
      </w:r>
      <w:r w:rsidR="00632EFC">
        <w:t xml:space="preserve">. Several hundred confirmed cases of each subtype are necessary in each sampled country and influenza season </w:t>
      </w:r>
      <w:r w:rsidR="00EC26D1">
        <w:t>t</w:t>
      </w:r>
      <w:r w:rsidR="00632EFC">
        <w:t xml:space="preserve">o populate </w:t>
      </w:r>
      <w:r w:rsidR="00486497">
        <w:t>epidemic distributions across the population</w:t>
      </w:r>
      <w:r w:rsidR="00632EFC">
        <w:t xml:space="preserve"> </w:t>
      </w:r>
      <w:r w:rsidR="00486497">
        <w:t xml:space="preserve">(roughly </w:t>
      </w:r>
      <w:r w:rsidR="00632EFC">
        <w:t>100 single years of age, or single years of birth</w:t>
      </w:r>
      <w:r w:rsidR="00486497">
        <w:t>)</w:t>
      </w:r>
      <w:r w:rsidR="00632EFC">
        <w:t xml:space="preserve">. </w:t>
      </w:r>
    </w:p>
    <w:p w14:paraId="74ADEADD" w14:textId="7A0ABA69" w:rsidR="00FD481E" w:rsidRPr="00276EA6" w:rsidRDefault="000134F2" w:rsidP="00276EA6">
      <w:pPr>
        <w:shd w:val="clear" w:color="auto" w:fill="auto"/>
      </w:pPr>
      <w:r w:rsidRPr="00276EA6">
        <w:t xml:space="preserve">As we enter the era of big data, one of the next great challenges </w:t>
      </w:r>
      <w:r w:rsidR="00600C36" w:rsidRPr="00276EA6">
        <w:t>for</w:t>
      </w:r>
      <w:r w:rsidRPr="00276EA6">
        <w:t xml:space="preserve"> influenza </w:t>
      </w:r>
      <w:r w:rsidR="00600C36" w:rsidRPr="00276EA6">
        <w:t xml:space="preserve">epidemiology </w:t>
      </w:r>
      <w:r w:rsidRPr="00276EA6">
        <w:t xml:space="preserve">will be to </w:t>
      </w:r>
      <w:r w:rsidR="00600C36" w:rsidRPr="00276EA6">
        <w:t>understand how measurable</w:t>
      </w:r>
      <w:r w:rsidRPr="00276EA6">
        <w:t xml:space="preserve"> genetic and antigenic properties </w:t>
      </w:r>
      <w:r w:rsidR="00600C36" w:rsidRPr="00276EA6">
        <w:t>of the circulating viruses impact</w:t>
      </w:r>
      <w:r w:rsidRPr="00276EA6">
        <w:t xml:space="preserve"> </w:t>
      </w:r>
      <w:r w:rsidR="00600C36" w:rsidRPr="00276EA6">
        <w:t>population-level outcomes</w:t>
      </w:r>
      <w:r w:rsidRPr="00276EA6">
        <w:t>, like age-specific risk, birth year-specific risk</w:t>
      </w:r>
      <w:r w:rsidR="008826B3" w:rsidRPr="00276EA6">
        <w:t xml:space="preserve">, </w:t>
      </w:r>
      <w:r w:rsidRPr="00276EA6">
        <w:t>vaccine effectiveness</w:t>
      </w:r>
      <w:r w:rsidR="008826B3" w:rsidRPr="00276EA6">
        <w:t xml:space="preserve"> and season-specific attack rates</w:t>
      </w:r>
      <w:r w:rsidRPr="00276EA6">
        <w:t xml:space="preserve">. </w:t>
      </w:r>
      <w:r w:rsidR="00600C36" w:rsidRPr="00276EA6">
        <w:t>Thanks to ambitious and well-funded open science initiatives like the GISAID genetic database</w:t>
      </w:r>
      <w:r w:rsidR="00EC26D1">
        <w:fldChar w:fldCharType="begin"/>
      </w:r>
      <w:r w:rsidR="00EC26D1">
        <w:instrText xml:space="preserve"> ADDIN ZOTERO_ITEM CSL_CITATION {"citationID":"n0vj3gUk","properties":{"formattedCitation":"(44)","plainCitation":"(44)","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instrText>
      </w:r>
      <w:r w:rsidR="00EC26D1">
        <w:fldChar w:fldCharType="separate"/>
      </w:r>
      <w:r w:rsidR="00EC26D1">
        <w:rPr>
          <w:noProof/>
        </w:rPr>
        <w:t>(44)</w:t>
      </w:r>
      <w:r w:rsidR="00EC26D1">
        <w:fldChar w:fldCharType="end"/>
      </w:r>
      <w:r w:rsidR="00600C36" w:rsidRPr="00276EA6">
        <w:t>,</w:t>
      </w:r>
      <w:commentRangeStart w:id="21"/>
      <w:commentRangeStart w:id="22"/>
      <w:r w:rsidR="00600C36" w:rsidRPr="00276EA6">
        <w:t xml:space="preserve"> a</w:t>
      </w:r>
      <w:commentRangeEnd w:id="21"/>
      <w:r w:rsidR="00847094">
        <w:rPr>
          <w:rStyle w:val="CommentReference"/>
        </w:rPr>
        <w:commentReference w:id="21"/>
      </w:r>
      <w:commentRangeEnd w:id="22"/>
      <w:r w:rsidR="008E498A">
        <w:rPr>
          <w:rStyle w:val="CommentReference"/>
        </w:rPr>
        <w:commentReference w:id="22"/>
      </w:r>
      <w:r w:rsidR="00600C36" w:rsidRPr="00276EA6">
        <w:t xml:space="preserve">nd the </w:t>
      </w:r>
      <w:r w:rsidR="00600C36" w:rsidRPr="00276EA6">
        <w:rPr>
          <w:i/>
        </w:rPr>
        <w:t>Nextstrain</w:t>
      </w:r>
      <w:r w:rsidR="00600C36" w:rsidRPr="00276EA6">
        <w:t xml:space="preserve"> project</w:t>
      </w:r>
      <w:r w:rsidR="00DF544D">
        <w:t xml:space="preserve"> </w:t>
      </w:r>
      <w:r w:rsidR="00DF544D">
        <w:fldChar w:fldCharType="begin"/>
      </w:r>
      <w:r w:rsidR="00EC26D1">
        <w:instrText xml:space="preserve"> ADDIN ZOTERO_ITEM CSL_CITATION {"citationID":"EeKzfdqZ","properties":{"formattedCitation":"(27,45)","plainCitation":"(27,45)","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instrText>
      </w:r>
      <w:r w:rsidR="00DF544D">
        <w:fldChar w:fldCharType="separate"/>
      </w:r>
      <w:r w:rsidR="00EC26D1">
        <w:rPr>
          <w:noProof/>
        </w:rPr>
        <w:t>(27,45)</w:t>
      </w:r>
      <w:r w:rsidR="00DF544D">
        <w:fldChar w:fldCharType="end"/>
      </w:r>
      <w:r w:rsidR="00600C36" w:rsidRPr="00276EA6">
        <w:t>, the genetic and antigenic history of influenza circulation in humans is already well-documented and freely available to scientists. The difficulty of accessing corresponding</w:t>
      </w:r>
      <w:r w:rsidR="009E4ACD" w:rsidRPr="00276EA6">
        <w:t xml:space="preserve"> antigenic and</w:t>
      </w:r>
      <w:r w:rsidR="00600C36" w:rsidRPr="00276EA6">
        <w:t xml:space="preserve"> epidemiological data remains a key stumbling block.</w:t>
      </w:r>
      <w:r w:rsidR="009037CC" w:rsidRPr="00276EA6">
        <w:t xml:space="preserve"> </w:t>
      </w:r>
      <w:commentRangeStart w:id="23"/>
      <w:commentRangeStart w:id="24"/>
      <w:r w:rsidR="00057D81" w:rsidRPr="00276EA6">
        <w:t>The expense and difficulty of maintaining large, public databases should not be taken for granted, and those responsible for collecting and curating high-quality data deserve more professional credit for their work.</w:t>
      </w:r>
      <w:commentRangeEnd w:id="23"/>
      <w:r w:rsidR="00B26135">
        <w:rPr>
          <w:rStyle w:val="CommentReference"/>
        </w:rPr>
        <w:commentReference w:id="23"/>
      </w:r>
      <w:commentRangeEnd w:id="24"/>
      <w:r w:rsidR="008E498A">
        <w:rPr>
          <w:rStyle w:val="CommentReference"/>
        </w:rPr>
        <w:commentReference w:id="24"/>
      </w:r>
      <w:r w:rsidR="00057D81" w:rsidRPr="00276EA6">
        <w:t xml:space="preserve"> </w:t>
      </w:r>
      <w:r w:rsidR="00B82166">
        <w:t>W</w:t>
      </w:r>
      <w:r w:rsidR="00053092" w:rsidRPr="00276EA6">
        <w:t xml:space="preserve">e </w:t>
      </w:r>
      <w:r w:rsidR="00B82166">
        <w:t xml:space="preserve">emphatically echo earlier calls </w:t>
      </w:r>
      <w:r w:rsidR="006248A3" w:rsidRPr="00276EA6">
        <w:fldChar w:fldCharType="begin"/>
      </w:r>
      <w:r w:rsidR="00EC26D1">
        <w:instrText xml:space="preserve"> ADDIN ZOTERO_ITEM CSL_CITATION {"citationID":"HVWtnKkU","properties":{"formattedCitation":"(46)","plainCitation":"(46)","noteIndex":0},"citationItems":[{"id":1169,"uris":["http://zotero.org/groups/2313999/items/HKC4PX5J"],"uri":["http://zotero.org/groups/2313999/items/HKC4PX5J"],"itemData":{"id":1169,"type":"article-journal","title":"Reporting and evaluating influenza virus surveillance data: An argument for incidence by single year of age","container-title":"Vaccine","page":"6249-6252","volume":"36","issue":"42","source":"ScienceDirect","DOI":"10.1016/j.vaccine.2018.08.077","ISSN":"0264-410X","title-short":"Reporting and evaluating influenza virus surveillance data","journalAbbreviation":"Vaccine","author":[{"family":"Gagnon","given":"Alain"},{"family":"Acosta","given":"Enrique"},{"family":"Miller","given":"Matthew S."}],"issued":{"date-parts":[["2018",10,8]]}}}],"schema":"https://github.com/citation-style-language/schema/raw/master/csl-citation.json"} </w:instrText>
      </w:r>
      <w:r w:rsidR="006248A3" w:rsidRPr="00276EA6">
        <w:fldChar w:fldCharType="separate"/>
      </w:r>
      <w:r w:rsidR="00EC26D1">
        <w:rPr>
          <w:noProof/>
        </w:rPr>
        <w:t>(46)</w:t>
      </w:r>
      <w:r w:rsidR="006248A3" w:rsidRPr="00276EA6">
        <w:fldChar w:fldCharType="end"/>
      </w:r>
      <w:r w:rsidR="00053092" w:rsidRPr="00276EA6">
        <w:t xml:space="preserve"> </w:t>
      </w:r>
      <w:r w:rsidR="00B82166">
        <w:t xml:space="preserve">for </w:t>
      </w:r>
      <w:r w:rsidR="009E4ACD" w:rsidRPr="00276EA6">
        <w:t xml:space="preserve">more systematic sharing of </w:t>
      </w:r>
      <w:r w:rsidR="006248A3" w:rsidRPr="00276EA6">
        <w:t xml:space="preserve">single year-of-age in </w:t>
      </w:r>
      <w:r w:rsidR="009E4ACD" w:rsidRPr="00276EA6">
        <w:t>influenza surveillance data</w:t>
      </w:r>
      <w:r w:rsidR="00057D81" w:rsidRPr="00276EA6">
        <w:t xml:space="preserve">, </w:t>
      </w:r>
      <w:r w:rsidR="009E4ACD" w:rsidRPr="00276EA6">
        <w:t>standardization of sampling effort, and reporting of age-specific denominators</w:t>
      </w:r>
      <w:r w:rsidR="00B82166">
        <w:t>, which</w:t>
      </w:r>
      <w:r w:rsidR="00057D81" w:rsidRPr="00276EA6">
        <w:t xml:space="preserve"> could represent a turning point in the scientific community’s ability to link influenza's genetic </w:t>
      </w:r>
      <w:r w:rsidR="00EC13ED" w:rsidRPr="00276EA6">
        <w:t>and antigenic properties with epidemiological outcomes.</w:t>
      </w:r>
    </w:p>
    <w:p w14:paraId="3388EEB5" w14:textId="45B5A0B2" w:rsidR="00375762" w:rsidRPr="00276EA6" w:rsidRDefault="00342C51" w:rsidP="00276EA6">
      <w:pPr>
        <w:shd w:val="clear" w:color="auto" w:fill="auto"/>
      </w:pPr>
      <w:r>
        <w:t>O</w:t>
      </w:r>
      <w:r w:rsidR="00053092" w:rsidRPr="00276EA6">
        <w:t xml:space="preserve">ur results imply </w:t>
      </w:r>
      <w:r>
        <w:t>mortality from</w:t>
      </w:r>
      <w:r w:rsidR="00263E35" w:rsidRPr="00276EA6">
        <w:t xml:space="preserve"> H1N1 may increase </w:t>
      </w:r>
      <w:r w:rsidR="00053092" w:rsidRPr="00276EA6">
        <w:t>in the future as the imprinting status of elderly cohorts shifts</w:t>
      </w:r>
      <w:r w:rsidR="00263E35" w:rsidRPr="00276EA6">
        <w:t xml:space="preserve">. </w:t>
      </w:r>
      <w:r>
        <w:t>The vast majority of influenza-related deaths occur in adults over age 65, and H3N2 currently causes many times the number of fatalities as H1N1</w:t>
      </w:r>
      <w:r w:rsidR="004B727D" w:rsidRPr="00276EA6">
        <w:t xml:space="preserve"> </w:t>
      </w:r>
      <w:r w:rsidR="004B727D" w:rsidRPr="00276EA6">
        <w:fldChar w:fldCharType="begin"/>
      </w:r>
      <w:r w:rsidR="00EC26D1">
        <w:instrText xml:space="preserve"> ADDIN ZOTERO_ITEM CSL_CITATION {"citationID":"rcztIPQx","properties":{"formattedCitation":"(20,47)","plainCitation":"(20,47)","noteIndex":0},"citationItems":[{"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172,"uris":["http://zotero.org/groups/2313999/items/I42HDVM4"],"uri":["http://zotero.org/groups/2313999/items/I42HDVM4"],"itemData":{"id":1172,"type":"article-journal","title":"Mortality due to Influenza in the United States—An Annualized Regression Approach Using Multiple-Cause Mortality Data","container-title":"American Journal of Epidemiology","page":"181-187","volume":"163","issue":"2","source":"academic.oup.com","abstract":"Abstract.  Influenza is an important cause of mortality in temperate countries, but there is substantial controversy as to the total direct and indirect mortali","DOI":"10.1093/aje/kwj024","ISSN":"0002-9262","journalAbbreviation":"Am J Epidemiol","language":"en","author":[{"family":"Dushoff","given":"Jonathan"},{"family":"Plotkin","given":"Joshua B."},{"family":"Viboud","given":"Cecile"},{"family":"Earn","given":"David J. D."},{"family":"Simonsen","given":"Lone"}],"issued":{"date-parts":[["2006",1,15]]}}}],"schema":"https://github.com/citation-style-language/schema/raw/master/csl-citation.json"} </w:instrText>
      </w:r>
      <w:r w:rsidR="004B727D" w:rsidRPr="00276EA6">
        <w:fldChar w:fldCharType="separate"/>
      </w:r>
      <w:r w:rsidR="00EC26D1">
        <w:rPr>
          <w:noProof/>
        </w:rPr>
        <w:t>(20,47)</w:t>
      </w:r>
      <w:r w:rsidR="004B727D" w:rsidRPr="00276EA6">
        <w:fldChar w:fldCharType="end"/>
      </w:r>
      <w:r w:rsidR="007A08D5" w:rsidRPr="00276EA6">
        <w:t xml:space="preserve">. These patterns may reflect intrinsic </w:t>
      </w:r>
      <w:r w:rsidR="007A08D5" w:rsidRPr="00276EA6">
        <w:lastRenderedPageBreak/>
        <w:t>differences in virulence, but we speculate that imprinting protection</w:t>
      </w:r>
      <w:r>
        <w:t>, which</w:t>
      </w:r>
      <w:r w:rsidR="007A08D5" w:rsidRPr="00276EA6">
        <w:t xml:space="preserve"> currently limits the incidence of </w:t>
      </w:r>
      <w:r w:rsidR="00E7753C" w:rsidRPr="00276EA6">
        <w:t>clinically</w:t>
      </w:r>
      <w:r w:rsidR="007A08D5" w:rsidRPr="00276EA6">
        <w:t>-attended H1N1 infection</w:t>
      </w:r>
      <w:r>
        <w:t>, may also dramatically reduce H1N1-related mortality</w:t>
      </w:r>
      <w:r w:rsidR="00FD481E" w:rsidRPr="00276EA6">
        <w:t xml:space="preserve">. </w:t>
      </w:r>
      <w:r w:rsidR="007A08D5" w:rsidRPr="00276EA6">
        <w:t xml:space="preserve">In the future, </w:t>
      </w:r>
      <w:r w:rsidR="00FD481E" w:rsidRPr="00276EA6">
        <w:t xml:space="preserve">H2N2 imprinted cohorts (born c. 1950-1968) will </w:t>
      </w:r>
      <w:r w:rsidR="00263E35" w:rsidRPr="00276EA6">
        <w:t xml:space="preserve">become elderly, </w:t>
      </w:r>
      <w:r w:rsidR="007A08D5" w:rsidRPr="00276EA6">
        <w:t xml:space="preserve">and </w:t>
      </w:r>
      <w:r w:rsidR="002D0DE7">
        <w:t>their</w:t>
      </w:r>
      <w:r w:rsidR="007A08D5" w:rsidRPr="00276EA6">
        <w:t xml:space="preserve"> imprinting protection </w:t>
      </w:r>
      <w:r w:rsidR="002D0DE7">
        <w:t xml:space="preserve">will act </w:t>
      </w:r>
      <w:r>
        <w:t xml:space="preserve">instead </w:t>
      </w:r>
      <w:r w:rsidR="007A08D5" w:rsidRPr="00276EA6">
        <w:t xml:space="preserve">against </w:t>
      </w:r>
      <w:r w:rsidR="002D0DE7">
        <w:t xml:space="preserve">seasonal </w:t>
      </w:r>
      <w:r w:rsidR="007A08D5" w:rsidRPr="00276EA6">
        <w:t>H3N2 (</w:t>
      </w:r>
      <w:r w:rsidR="002D0DE7">
        <w:t xml:space="preserve">via </w:t>
      </w:r>
      <w:r w:rsidR="007A08D5" w:rsidRPr="00276EA6">
        <w:t>NA subtype-level</w:t>
      </w:r>
      <w:r w:rsidR="002D0DE7">
        <w:t xml:space="preserve"> imprinting</w:t>
      </w:r>
      <w:r w:rsidR="007A08D5" w:rsidRPr="00276EA6">
        <w:t xml:space="preserve">), or </w:t>
      </w:r>
      <w:r w:rsidR="002D0DE7">
        <w:t xml:space="preserve">against no seasonal strains </w:t>
      </w:r>
      <w:r w:rsidR="007A08D5" w:rsidRPr="00276EA6">
        <w:t>(</w:t>
      </w:r>
      <w:r w:rsidR="002D0DE7">
        <w:t xml:space="preserve">via </w:t>
      </w:r>
      <w:r w:rsidR="007A08D5" w:rsidRPr="00276EA6">
        <w:t>HA subtype-level</w:t>
      </w:r>
      <w:r w:rsidR="002D0DE7">
        <w:t xml:space="preserve"> imprinting</w:t>
      </w:r>
      <w:r w:rsidR="007A08D5" w:rsidRPr="00276EA6">
        <w:t xml:space="preserve">). </w:t>
      </w:r>
      <w:r w:rsidR="00184A22">
        <w:t xml:space="preserve">If these cohorts show strong, subtype specific biases from childhood imprinting when they become elderly, the overall mortality </w:t>
      </w:r>
      <w:r w:rsidR="00486497">
        <w:t>burden</w:t>
      </w:r>
      <w:r w:rsidR="00184A22">
        <w:t xml:space="preserve"> of H1N1, or of both seasonal subtypes may increase if </w:t>
      </w:r>
      <w:r w:rsidR="00EC26D1">
        <w:t xml:space="preserve">H1N1 and H3N2 </w:t>
      </w:r>
      <w:r w:rsidR="00184A22">
        <w:t>remain endemic in humans.</w:t>
      </w:r>
    </w:p>
    <w:p w14:paraId="6BFF50B9" w14:textId="73758EF7" w:rsidR="003E5005" w:rsidRPr="00EC26D1" w:rsidRDefault="00D6036B" w:rsidP="00276EA6">
      <w:pPr>
        <w:shd w:val="clear" w:color="auto" w:fill="auto"/>
        <w:ind w:firstLine="0"/>
      </w:pPr>
      <w:r w:rsidRPr="00276EA6">
        <w:tab/>
      </w:r>
      <w:r w:rsidR="00DB5EB9" w:rsidRPr="00EC26D1">
        <w:t xml:space="preserve">Altogether, this analysis confirms </w:t>
      </w:r>
      <w:r w:rsidR="00EC26D1" w:rsidRPr="00EC26D1">
        <w:t xml:space="preserve">previous </w:t>
      </w:r>
      <w:r w:rsidR="00DB5EB9" w:rsidRPr="00EC26D1">
        <w:t>speculation</w:t>
      </w:r>
      <w:r w:rsidR="006B24F2">
        <w:t xml:space="preserve"> </w:t>
      </w:r>
      <w:commentRangeStart w:id="25"/>
      <w:r w:rsidR="006B24F2">
        <w:fldChar w:fldCharType="begin"/>
      </w:r>
      <w:r w:rsidR="006B24F2">
        <w:instrText xml:space="preserve"> ADDIN ZOTERO_ITEM CSL_CITATION {"citationID":"cH33lLAp","properties":{"formattedCitation":"(19)","plainCitation":"(19)","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schema":"https://github.com/citation-style-language/schema/raw/master/csl-citation.json"} </w:instrText>
      </w:r>
      <w:r w:rsidR="006B24F2">
        <w:fldChar w:fldCharType="separate"/>
      </w:r>
      <w:r w:rsidR="006B24F2">
        <w:rPr>
          <w:noProof/>
        </w:rPr>
        <w:t>(19)</w:t>
      </w:r>
      <w:r w:rsidR="006B24F2">
        <w:fldChar w:fldCharType="end"/>
      </w:r>
      <w:commentRangeEnd w:id="25"/>
      <w:r w:rsidR="006B24F2">
        <w:rPr>
          <w:rStyle w:val="CommentReference"/>
        </w:rPr>
        <w:commentReference w:id="25"/>
      </w:r>
      <w:r w:rsidR="00DB5EB9" w:rsidRPr="00EC26D1">
        <w:t xml:space="preserve"> that observed differences in the birth year-specific impacts of H1N1 and H3N2 are indeed driven by cohort-specific differences in childhood imprinting. The finding that such imprinting patterns act at the narrow, HA or NA subtype</w:t>
      </w:r>
      <w:r w:rsidR="00D71334">
        <w:t>-level</w:t>
      </w:r>
      <w:r w:rsidR="00DB5EB9" w:rsidRPr="00EC26D1">
        <w:t xml:space="preserve"> against seasonal influenza enables prediction of the future epidemiological impact of specific seasonal subtypes in high-risk elderly cohorts. Furthermore, the data’s lack of support for broader, HA group-level imprinting effects highlights the difficulty of inducing broadly protective B cell responses against familiar, seasonal strains. </w:t>
      </w:r>
      <w:r w:rsidR="0002358B" w:rsidRPr="00EC26D1">
        <w:t>Overall</w:t>
      </w:r>
      <w:r w:rsidR="00DB5EB9" w:rsidRPr="00EC26D1">
        <w:t>, these findings</w:t>
      </w:r>
      <w:r w:rsidR="0002358B" w:rsidRPr="00EC26D1">
        <w:t xml:space="preserve"> further our understanding of how serological antigenic seniority translates to functional immune protection, and shapes cohort-specific risk during epidemics. The fact that elderly cohorts show relatively weak immune protection against H3N2, even after living through decades of seasonal H3N2 circulation, suggests that antibody responses acquired in adulthood do not provide the same strength of immune protection as responses primed in childhood. These findings support the hypothesis that serological antigenic seniority is not just an emergent property of repeated back-boosting of the titers primed earliest in life, but </w:t>
      </w:r>
      <w:r w:rsidR="00486497">
        <w:t>instead reflect (at least in this case)</w:t>
      </w:r>
      <w:r w:rsidR="0002358B" w:rsidRPr="00EC26D1">
        <w:t xml:space="preserve"> active interference between memory B cells and </w:t>
      </w:r>
      <w:r w:rsidR="0002358B" w:rsidRPr="00EC26D1">
        <w:rPr>
          <w:i/>
        </w:rPr>
        <w:t xml:space="preserve">de novo </w:t>
      </w:r>
      <w:r w:rsidR="0002358B" w:rsidRPr="00EC26D1">
        <w:t>responses</w:t>
      </w:r>
      <w:r w:rsidR="00D71334">
        <w:t xml:space="preserve"> </w:t>
      </w:r>
      <w:r w:rsidR="00D71334">
        <w:fldChar w:fldCharType="begin"/>
      </w:r>
      <w:r w:rsidR="00D71334">
        <w:instrText xml:space="preserve"> ADDIN ZOTERO_ITEM CSL_CITATION {"citationID":"1X230j76","properties":{"formattedCitation":"(3)","plainCitation":"(3)","noteIndex":0},"citationItems":[{"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title-short":"The Doctrine of Original Antigenic Sin","journalAbbreviation":"J Infect Dis","language":"en","author":[{"family":"Monto","given":"Arnold S."},{"family":"Malosh","given":"Ryan E."},{"family":"Petrie","given":"Joshua G."},{"family":"Martin","given":"Emily T."}],"issued":{"date-parts":[["2017",6,15]]}}}],"schema":"https://github.com/citation-style-language/schema/raw/master/csl-citation.json"} </w:instrText>
      </w:r>
      <w:r w:rsidR="00D71334">
        <w:fldChar w:fldCharType="separate"/>
      </w:r>
      <w:r w:rsidR="00D71334">
        <w:rPr>
          <w:noProof/>
        </w:rPr>
        <w:t>(3)</w:t>
      </w:r>
      <w:r w:rsidR="00D71334">
        <w:fldChar w:fldCharType="end"/>
      </w:r>
      <w:r w:rsidR="0002358B" w:rsidRPr="00EC26D1">
        <w:t xml:space="preserve">. It remains to be seen whether the strong, lifelong immunological biases observed in elderly cohorts within this study are an intrinsic feature of childhood imprinting, or whether these biases </w:t>
      </w:r>
      <w:r w:rsidR="00F44932" w:rsidRPr="00EC26D1">
        <w:t>became unusually entrenched after repeated exposures exclusively to H1N1 variants in the first few decades of life.</w:t>
      </w:r>
    </w:p>
    <w:p w14:paraId="76CC4732" w14:textId="77777777" w:rsidR="003E5005" w:rsidRDefault="003E5005" w:rsidP="00276EA6">
      <w:pPr>
        <w:shd w:val="clear" w:color="auto" w:fill="auto"/>
        <w:ind w:firstLine="0"/>
        <w:rPr>
          <w:highlight w:val="yellow"/>
        </w:rPr>
      </w:pPr>
    </w:p>
    <w:p w14:paraId="2C0595DD" w14:textId="77777777" w:rsidR="00632EFC" w:rsidRPr="00D73EE7" w:rsidRDefault="00632EFC" w:rsidP="00D73EE7"/>
    <w:p w14:paraId="2036DD0D" w14:textId="77777777" w:rsidR="00486497" w:rsidRDefault="00486497" w:rsidP="00276EA6">
      <w:pPr>
        <w:pStyle w:val="Heading1"/>
        <w:shd w:val="clear" w:color="auto" w:fill="auto"/>
        <w:ind w:firstLine="0"/>
      </w:pPr>
    </w:p>
    <w:p w14:paraId="11C79C1E" w14:textId="08FE5606" w:rsidR="00C012F4" w:rsidRPr="00276EA6" w:rsidRDefault="00C012F4" w:rsidP="00276EA6">
      <w:pPr>
        <w:pStyle w:val="Heading1"/>
        <w:shd w:val="clear" w:color="auto" w:fill="auto"/>
        <w:ind w:firstLine="0"/>
      </w:pPr>
      <w:r w:rsidRPr="00276EA6">
        <w:t>Methods</w:t>
      </w:r>
    </w:p>
    <w:p w14:paraId="61108A71" w14:textId="5F6D76BA" w:rsidR="00C012F4" w:rsidRPr="00276EA6" w:rsidRDefault="00C012F4" w:rsidP="00276EA6">
      <w:pPr>
        <w:pStyle w:val="Heading2"/>
        <w:shd w:val="clear" w:color="auto" w:fill="auto"/>
      </w:pPr>
      <w:r w:rsidRPr="00276EA6">
        <w:t>Data inclusion criteria</w:t>
      </w:r>
    </w:p>
    <w:p w14:paraId="0570A01B" w14:textId="47664B6E" w:rsidR="00C012F4" w:rsidRPr="00276EA6" w:rsidRDefault="00A806B4" w:rsidP="00276EA6">
      <w:pPr>
        <w:shd w:val="clear" w:color="auto" w:fill="auto"/>
      </w:pPr>
      <w:r w:rsidRPr="00276EA6">
        <w:t>From the AZDHS data, we excluded</w:t>
      </w:r>
      <w:r w:rsidR="00D304F6" w:rsidRPr="00276EA6">
        <w:t xml:space="preserve"> 58</w:t>
      </w:r>
      <w:r w:rsidRPr="00276EA6">
        <w:t xml:space="preserve"> cases</w:t>
      </w:r>
      <w:r w:rsidR="00D304F6" w:rsidRPr="00276EA6">
        <w:t xml:space="preserve"> with birth years before 1918 (whose imprinting status could not </w:t>
      </w:r>
      <w:r w:rsidRPr="00276EA6">
        <w:t xml:space="preserve">be </w:t>
      </w:r>
      <w:r w:rsidR="00DF544D">
        <w:t>inferred unambiguously</w:t>
      </w:r>
      <w:r w:rsidRPr="00276EA6">
        <w:t>), and</w:t>
      </w:r>
      <w:r w:rsidR="00C012F4" w:rsidRPr="00276EA6">
        <w:t xml:space="preserve"> one case whose year of birth was recorded in error and had not yet occurred. </w:t>
      </w:r>
      <w:r w:rsidR="0054347A" w:rsidRPr="00276EA6">
        <w:t xml:space="preserve">In the INSIGHT data, we excluded </w:t>
      </w:r>
      <w:r w:rsidRPr="00276EA6">
        <w:t>94</w:t>
      </w:r>
      <w:r w:rsidR="0054347A" w:rsidRPr="00276EA6">
        <w:t xml:space="preserve"> cases with missing information in any of five key categories: age, date of enrollment, vaccination, underlying conditions and antiviral treatment. We excluded an additional </w:t>
      </w:r>
      <w:r w:rsidRPr="00276EA6">
        <w:t>7</w:t>
      </w:r>
      <w:r w:rsidR="0054347A" w:rsidRPr="00276EA6">
        <w:t xml:space="preserve"> </w:t>
      </w:r>
      <w:r w:rsidRPr="00276EA6">
        <w:t>cases that fell outside the focal age range of 18-90,</w:t>
      </w:r>
      <w:r w:rsidR="0054347A" w:rsidRPr="00276EA6">
        <w:t xml:space="preserve"> and 3 cases whose infecting subtype could not be unambiguously identified due to coinfection.</w:t>
      </w:r>
    </w:p>
    <w:p w14:paraId="4313C83F" w14:textId="77777777" w:rsidR="00DF544D" w:rsidRPr="00276EA6" w:rsidRDefault="00DF544D" w:rsidP="00276EA6">
      <w:pPr>
        <w:shd w:val="clear" w:color="auto" w:fill="auto"/>
      </w:pPr>
    </w:p>
    <w:p w14:paraId="31BCEA5D" w14:textId="00679360" w:rsidR="00C012F4" w:rsidRPr="00276EA6" w:rsidRDefault="00C012F4" w:rsidP="00276EA6">
      <w:pPr>
        <w:pStyle w:val="Heading2"/>
        <w:shd w:val="clear" w:color="auto" w:fill="auto"/>
      </w:pPr>
      <w:r w:rsidRPr="00276EA6">
        <w:t>Estimation of age from birth year in AZDHS data</w:t>
      </w:r>
    </w:p>
    <w:p w14:paraId="08EE34C2" w14:textId="3047CFA4" w:rsidR="00C012F4" w:rsidRPr="00276EA6" w:rsidRDefault="00C012F4" w:rsidP="00276EA6">
      <w:pPr>
        <w:shd w:val="clear" w:color="auto" w:fill="auto"/>
      </w:pPr>
      <w:r w:rsidRPr="00276EA6">
        <w:t>The AZDHS data contained three variables, influenza season, birth year and confirmed subtype. For most cases, birth year was extracted directly from the reported date of birth in patient medical records</w:t>
      </w:r>
      <w:r w:rsidR="0078216C">
        <w:t>, but age was not known</w:t>
      </w:r>
      <w:r w:rsidRPr="00276EA6">
        <w:t xml:space="preserve">. To fit age-specific risk curves to the AZDHS data, we estimated patient age at the time case observation using the formula [year of observation]-[birth year]. </w:t>
      </w:r>
      <w:r w:rsidR="008365EC" w:rsidRPr="00276EA6">
        <w:t>To ensure that</w:t>
      </w:r>
      <w:r w:rsidRPr="00276EA6">
        <w:t xml:space="preserve"> the minimum estimated age was 0, the second year in the </w:t>
      </w:r>
      <w:r w:rsidR="00A05ACC" w:rsidRPr="00276EA6">
        <w:t>influenza season of case observation</w:t>
      </w:r>
      <w:r w:rsidRPr="00276EA6">
        <w:t xml:space="preserve"> was considered the calendar year of observation (e.g. 2013 for the 2012-2013 season). </w:t>
      </w:r>
    </w:p>
    <w:p w14:paraId="5AD3AF93" w14:textId="77777777" w:rsidR="00CC4B5E" w:rsidRPr="00276EA6" w:rsidRDefault="00CC4B5E" w:rsidP="00276EA6">
      <w:pPr>
        <w:shd w:val="clear" w:color="auto" w:fill="auto"/>
      </w:pPr>
    </w:p>
    <w:p w14:paraId="356AB3EB" w14:textId="77777777" w:rsidR="00C012F4" w:rsidRPr="00276EA6" w:rsidRDefault="00C012F4" w:rsidP="00276EA6">
      <w:pPr>
        <w:pStyle w:val="Heading2"/>
        <w:shd w:val="clear" w:color="auto" w:fill="auto"/>
      </w:pPr>
      <w:r w:rsidRPr="00276EA6">
        <w:t>Estimation of birth year from age in the INSIGHT data</w:t>
      </w:r>
    </w:p>
    <w:p w14:paraId="132F06E7" w14:textId="1D2D0646" w:rsidR="00145904" w:rsidRDefault="00C012F4" w:rsidP="00276EA6">
      <w:pPr>
        <w:shd w:val="clear" w:color="auto" w:fill="auto"/>
      </w:pPr>
      <w:r w:rsidRPr="00276EA6">
        <w:t xml:space="preserve">The INSIGHT data contained patient age, and the exact date of case enrollment, but not birth year. We estimated birth year using a method that took advantage of </w:t>
      </w:r>
      <w:r w:rsidR="00A05ACC" w:rsidRPr="00276EA6">
        <w:t>precise dates of case enrollment available in the INSIGHT data</w:t>
      </w:r>
      <w:r w:rsidRPr="00276EA6">
        <w:t xml:space="preserve">. The simplest approximation of birth year would have been (observation year)-(age), but this approximation is slightly biased, as cases observed earlier in the year (e.g. in January) are less likely to have passed a birthday in the current calendar year. </w:t>
      </w:r>
      <w:r w:rsidR="00145904">
        <w:t>As shown</w:t>
      </w:r>
      <w:r w:rsidRPr="00276EA6">
        <w:t xml:space="preserve"> in </w:t>
      </w:r>
      <w:r w:rsidRPr="00276EA6">
        <w:rPr>
          <w:rStyle w:val="SubtitleChar"/>
        </w:rPr>
        <w:t>Fig. S</w:t>
      </w:r>
      <w:r w:rsidR="00A05ACC" w:rsidRPr="00276EA6">
        <w:rPr>
          <w:rStyle w:val="SubtitleChar"/>
        </w:rPr>
        <w:t>8</w:t>
      </w:r>
      <w:r w:rsidRPr="00276EA6">
        <w:t xml:space="preserve">, we </w:t>
      </w:r>
      <w:r w:rsidR="00145904">
        <w:t xml:space="preserve">determined the possible birth dates of an individual observed during each month of the year. We then determined that </w:t>
      </w:r>
      <w:r w:rsidR="00145904">
        <w:lastRenderedPageBreak/>
        <w:t>on average, cases observed during months in the Northern Hemisphere season (Oct.-May) had the following probabilities of birth in each of three possible years, relative to the year of case observation:</w:t>
      </w:r>
    </w:p>
    <w:p w14:paraId="6356632D" w14:textId="0ABB139F" w:rsidR="00145904" w:rsidRDefault="00145904" w:rsidP="00276EA6">
      <w:pPr>
        <w:shd w:val="clear" w:color="auto" w:fill="auto"/>
      </w:pPr>
      <m:oMath>
        <m:r>
          <w:rPr>
            <w:rFonts w:ascii="Cambria Math" w:hAnsi="Cambria Math"/>
          </w:rPr>
          <m:t>p</m:t>
        </m:r>
        <m:d>
          <m:dPr>
            <m:ctrlPr>
              <w:rPr>
                <w:rFonts w:ascii="Cambria Math" w:hAnsi="Cambria Math"/>
                <w:i/>
              </w:rPr>
            </m:ctrlPr>
          </m:dPr>
          <m:e>
            <m:r>
              <w:rPr>
                <w:rFonts w:ascii="Cambria Math" w:hAnsi="Cambria Math"/>
              </w:rPr>
              <m:t>birth year</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0625</m:t>
                  </m:r>
                </m:e>
                <m:e>
                  <m:r>
                    <w:rPr>
                      <w:rFonts w:ascii="Cambria Math" w:hAnsi="Cambria Math"/>
                    </w:rPr>
                    <m:t>observation year-age-1</m:t>
                  </m:r>
                </m:e>
              </m:mr>
              <m:mr>
                <m:e>
                  <m:r>
                    <w:rPr>
                      <w:rFonts w:ascii="Cambria Math" w:hAnsi="Cambria Math"/>
                    </w:rPr>
                    <m:t>0.875</m:t>
                  </m:r>
                </m:e>
                <m:e>
                  <m:r>
                    <w:rPr>
                      <w:rFonts w:ascii="Cambria Math" w:hAnsi="Cambria Math"/>
                    </w:rPr>
                    <m:t>observation year-age</m:t>
                  </m:r>
                </m:e>
              </m:mr>
              <m:mr>
                <m:e>
                  <m:r>
                    <w:rPr>
                      <w:rFonts w:ascii="Cambria Math" w:hAnsi="Cambria Math"/>
                    </w:rPr>
                    <m:t>0.0625</m:t>
                  </m:r>
                </m:e>
                <m:e>
                  <m:r>
                    <w:rPr>
                      <w:rFonts w:ascii="Cambria Math" w:hAnsi="Cambria Math"/>
                    </w:rPr>
                    <m:t>observation year-age+1</m:t>
                  </m:r>
                </m:e>
              </m:mr>
            </m:m>
          </m:e>
        </m:d>
      </m:oMath>
      <w:r w:rsidR="00264636">
        <w:t xml:space="preserve"> </w:t>
      </w:r>
      <w:r w:rsidR="00264636">
        <w:tab/>
      </w:r>
      <w:r w:rsidR="00264636">
        <w:tab/>
      </w:r>
      <w:r w:rsidR="00264636">
        <w:tab/>
      </w:r>
      <w:r w:rsidR="00264636">
        <w:tab/>
      </w:r>
      <w:r w:rsidR="00264636" w:rsidRPr="00264636">
        <w:rPr>
          <w:b/>
        </w:rPr>
        <w:t>1</w:t>
      </w:r>
    </w:p>
    <w:p w14:paraId="5985161C" w14:textId="56DCB8F3" w:rsidR="00C012F4" w:rsidRDefault="00145904" w:rsidP="00145904">
      <w:pPr>
        <w:shd w:val="clear" w:color="auto" w:fill="auto"/>
        <w:ind w:firstLine="0"/>
      </w:pPr>
      <w:r>
        <w:t>C</w:t>
      </w:r>
      <w:r w:rsidR="00C012F4" w:rsidRPr="00276EA6">
        <w:t>ases observed</w:t>
      </w:r>
      <w:r>
        <w:t xml:space="preserve"> during months of the Southern Hemisphere had different probabilities:</w:t>
      </w:r>
    </w:p>
    <w:p w14:paraId="74808763" w14:textId="20F19AFA" w:rsidR="00145904" w:rsidRPr="00145904" w:rsidRDefault="00145904" w:rsidP="00145904">
      <w:pPr>
        <w:shd w:val="clear" w:color="auto" w:fill="auto"/>
      </w:pPr>
      <m:oMath>
        <m:r>
          <w:rPr>
            <w:rFonts w:ascii="Cambria Math" w:hAnsi="Cambria Math"/>
          </w:rPr>
          <m:t>p</m:t>
        </m:r>
        <m:d>
          <m:dPr>
            <m:ctrlPr>
              <w:rPr>
                <w:rFonts w:ascii="Cambria Math" w:hAnsi="Cambria Math"/>
                <w:i/>
              </w:rPr>
            </m:ctrlPr>
          </m:dPr>
          <m:e>
            <m:r>
              <w:rPr>
                <w:rFonts w:ascii="Cambria Math" w:hAnsi="Cambria Math"/>
              </w:rPr>
              <m:t>birth year</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5</m:t>
                  </m:r>
                </m:e>
                <m:e>
                  <m:r>
                    <w:rPr>
                      <w:rFonts w:ascii="Cambria Math" w:hAnsi="Cambria Math"/>
                    </w:rPr>
                    <m:t>observation year-age-1</m:t>
                  </m:r>
                </m:e>
              </m:mr>
              <m:mr>
                <m:e>
                  <m:r>
                    <w:rPr>
                      <w:rFonts w:ascii="Cambria Math" w:hAnsi="Cambria Math"/>
                    </w:rPr>
                    <m:t>0.5</m:t>
                  </m:r>
                </m:e>
                <m:e>
                  <m:r>
                    <w:rPr>
                      <w:rFonts w:ascii="Cambria Math" w:hAnsi="Cambria Math"/>
                    </w:rPr>
                    <m:t>observation year-age</m:t>
                  </m:r>
                </m:e>
              </m:mr>
            </m:m>
          </m:e>
        </m:d>
      </m:oMath>
      <w:r w:rsidR="00264636">
        <w:t xml:space="preserve"> </w:t>
      </w:r>
      <w:r w:rsidR="00264636">
        <w:tab/>
      </w:r>
      <w:r w:rsidR="00264636">
        <w:tab/>
      </w:r>
      <w:r w:rsidR="00264636">
        <w:tab/>
      </w:r>
      <w:r w:rsidR="00264636">
        <w:tab/>
      </w:r>
      <w:r w:rsidR="00264636" w:rsidRPr="00264636">
        <w:rPr>
          <w:b/>
        </w:rPr>
        <w:t>2</w:t>
      </w:r>
    </w:p>
    <w:p w14:paraId="4739B90D" w14:textId="147F7FB6" w:rsidR="00145904" w:rsidRDefault="00145904" w:rsidP="00145904">
      <w:pPr>
        <w:shd w:val="clear" w:color="auto" w:fill="auto"/>
      </w:pPr>
      <w:r>
        <w:t xml:space="preserve">Using these probabilities, we took a weighted average of birth year-specific imprinting probabilities for cases observed in the </w:t>
      </w:r>
      <w:r w:rsidR="004B7167">
        <w:t>Northern Hemisphere or Southern Hemisphere influenza seasons.</w:t>
      </w:r>
    </w:p>
    <w:p w14:paraId="61AE24E9" w14:textId="77777777" w:rsidR="00C012F4" w:rsidRPr="00276EA6" w:rsidRDefault="00C012F4" w:rsidP="00DF448B">
      <w:pPr>
        <w:shd w:val="clear" w:color="auto" w:fill="auto"/>
        <w:ind w:firstLine="0"/>
      </w:pPr>
    </w:p>
    <w:p w14:paraId="70CAD855" w14:textId="77777777" w:rsidR="00C012F4" w:rsidRPr="00276EA6" w:rsidRDefault="00C012F4" w:rsidP="00276EA6">
      <w:pPr>
        <w:pStyle w:val="Heading2"/>
        <w:shd w:val="clear" w:color="auto" w:fill="auto"/>
      </w:pPr>
      <w:r w:rsidRPr="00276EA6">
        <w:t>Splines</w:t>
      </w:r>
    </w:p>
    <w:p w14:paraId="30DA1EFB" w14:textId="496F566A" w:rsidR="00C012F4" w:rsidRPr="00276EA6" w:rsidRDefault="00C012F4" w:rsidP="00276EA6">
      <w:pPr>
        <w:shd w:val="clear" w:color="auto" w:fill="auto"/>
      </w:pPr>
      <w:r w:rsidRPr="00276EA6">
        <w:t xml:space="preserve">In </w:t>
      </w:r>
      <w:r w:rsidRPr="00276EA6">
        <w:rPr>
          <w:rStyle w:val="SubtitleChar"/>
        </w:rPr>
        <w:t>Figures 2-3</w:t>
      </w:r>
      <w:r w:rsidRPr="00276EA6">
        <w:t xml:space="preserve">, smoothing splines were fit to aid visual interpretation of noisy data. We fit splines using the command </w:t>
      </w:r>
      <w:r w:rsidRPr="00276EA6">
        <w:rPr>
          <w:i/>
        </w:rPr>
        <w:t>smooth.spline(x = AGE, y = FRACTIONS, spar = 0.8)</w:t>
      </w:r>
      <w:r w:rsidRPr="00276EA6">
        <w:t xml:space="preserve"> in R version 3.5.0. Variables </w:t>
      </w:r>
      <w:r w:rsidRPr="00276EA6">
        <w:rPr>
          <w:i/>
        </w:rPr>
        <w:t>AGE</w:t>
      </w:r>
      <w:r w:rsidRPr="00276EA6">
        <w:t xml:space="preserve"> and </w:t>
      </w:r>
      <w:r w:rsidRPr="00276EA6">
        <w:rPr>
          <w:i/>
        </w:rPr>
        <w:t>FRACTIONS</w:t>
      </w:r>
      <w:r w:rsidRPr="00276EA6">
        <w:t xml:space="preserve"> were vectors whose entries represented single years of age, and the fraction of cases observed in the corresponding age group. The smoothing parameter 0.8 was chosen to provide a visually smooth fit. Alternative smoothing parameter choices (0.6 &amp; 1.0) are shown in </w:t>
      </w:r>
      <w:r w:rsidRPr="00276EA6">
        <w:rPr>
          <w:rStyle w:val="SubtitleChar"/>
          <w:shd w:val="clear" w:color="auto" w:fill="auto"/>
        </w:rPr>
        <w:t>Figs. S</w:t>
      </w:r>
      <w:r w:rsidR="00A05ACC" w:rsidRPr="00276EA6">
        <w:rPr>
          <w:rStyle w:val="SubtitleChar"/>
          <w:shd w:val="clear" w:color="auto" w:fill="auto"/>
        </w:rPr>
        <w:t>3, S6-S7</w:t>
      </w:r>
      <w:r w:rsidRPr="00276EA6">
        <w:t xml:space="preserve">. Although </w:t>
      </w:r>
      <w:r w:rsidR="0078216C">
        <w:t>the</w:t>
      </w:r>
      <w:r w:rsidRPr="00276EA6">
        <w:t xml:space="preserve"> </w:t>
      </w:r>
      <w:r w:rsidR="0078216C">
        <w:t xml:space="preserve">choice of </w:t>
      </w:r>
      <w:r w:rsidRPr="00276EA6">
        <w:t>smoothing parameter</w:t>
      </w:r>
      <w:r w:rsidR="0078216C">
        <w:t xml:space="preserve"> changed the shape of each fitted spline</w:t>
      </w:r>
      <w:r w:rsidRPr="00276EA6">
        <w:t>, qualitative differences between</w:t>
      </w:r>
      <w:r w:rsidR="0078216C">
        <w:t xml:space="preserve"> splines fitted to</w:t>
      </w:r>
      <w:r w:rsidRPr="00276EA6">
        <w:t xml:space="preserve"> H1N1 </w:t>
      </w:r>
      <w:r w:rsidR="0078216C">
        <w:t>or</w:t>
      </w:r>
      <w:r w:rsidR="0078216C" w:rsidRPr="00276EA6">
        <w:t xml:space="preserve"> </w:t>
      </w:r>
      <w:r w:rsidR="0078216C">
        <w:t xml:space="preserve"> H3N2</w:t>
      </w:r>
      <w:r w:rsidRPr="00276EA6">
        <w:t xml:space="preserve"> were robust.</w:t>
      </w:r>
    </w:p>
    <w:p w14:paraId="3AE33E74" w14:textId="77777777" w:rsidR="00C012F4" w:rsidRPr="00276EA6" w:rsidRDefault="00C012F4" w:rsidP="00276EA6">
      <w:pPr>
        <w:shd w:val="clear" w:color="auto" w:fill="auto"/>
      </w:pPr>
    </w:p>
    <w:p w14:paraId="3ADFB59E" w14:textId="77777777" w:rsidR="00C012F4" w:rsidRPr="00276EA6" w:rsidRDefault="00C012F4" w:rsidP="00276EA6">
      <w:pPr>
        <w:pStyle w:val="Heading2"/>
        <w:shd w:val="clear" w:color="auto" w:fill="auto"/>
      </w:pPr>
      <w:r w:rsidRPr="00276EA6">
        <w:t>Model formulation</w:t>
      </w:r>
    </w:p>
    <w:p w14:paraId="33474132" w14:textId="77777777" w:rsidR="00C012F4" w:rsidRPr="00276EA6" w:rsidRDefault="00C012F4" w:rsidP="00276EA6">
      <w:pPr>
        <w:shd w:val="clear" w:color="auto" w:fill="auto"/>
      </w:pPr>
      <w:r w:rsidRPr="00276EA6">
        <w:t xml:space="preserve">For each unique country and season in which cases were observed, define </w:t>
      </w:r>
      <w:r w:rsidRPr="00276EA6">
        <w:rPr>
          <w:i/>
        </w:rPr>
        <w:t xml:space="preserve">p </w:t>
      </w:r>
      <w:r w:rsidRPr="00276EA6">
        <w:t>as a vector whose entries</w:t>
      </w:r>
      <w:r w:rsidRPr="00276EA6">
        <w:rPr>
          <w:i/>
        </w:rPr>
        <w:t xml:space="preserve"> </w:t>
      </w:r>
      <w:r w:rsidRPr="00276EA6">
        <w:t xml:space="preserve">represent the expected probability that a randomly drawn H1N1 or a randomly drawn H3N2 case was observed in an individual of age </w:t>
      </w:r>
      <w:r w:rsidRPr="00276EA6">
        <w:rPr>
          <w:i/>
        </w:rPr>
        <w:t>a</w:t>
      </w:r>
      <w:r w:rsidRPr="00276EA6">
        <w:t xml:space="preserve">. Each model defined, </w:t>
      </w:r>
      <w:r w:rsidRPr="00276EA6">
        <w:rPr>
          <w:i/>
        </w:rPr>
        <w:t xml:space="preserve">p </w:t>
      </w:r>
      <w:r w:rsidRPr="00276EA6">
        <w:t xml:space="preserve">as a linear combination of age-specific risk, birth year-specific risk (i.e. imprinting effects), and other medical history variables, and </w:t>
      </w:r>
      <w:r w:rsidRPr="00276EA6">
        <w:rPr>
          <w:i/>
        </w:rPr>
        <w:t xml:space="preserve">p </w:t>
      </w:r>
      <w:r w:rsidRPr="00276EA6">
        <w:t>took slightly different shapes for expected H1N1 and H3N2 case age distributions. All tested models were nested within the equation:</w:t>
      </w:r>
    </w:p>
    <w:p w14:paraId="4F9CE9FD" w14:textId="2ECFED39" w:rsidR="00C012F4" w:rsidRPr="00276EA6" w:rsidRDefault="00C012F4" w:rsidP="00276EA6">
      <w:pPr>
        <w:shd w:val="clear" w:color="auto" w:fill="auto"/>
      </w:pPr>
      <m:oMath>
        <m:r>
          <w:rPr>
            <w:rFonts w:ascii="Cambria Math" w:hAnsi="Cambria Math"/>
          </w:rPr>
          <w:lastRenderedPageBreak/>
          <m:t>p=D*A*T*U*</m:t>
        </m:r>
        <m:sSub>
          <m:sSubPr>
            <m:ctrlPr>
              <w:rPr>
                <w:rFonts w:ascii="Cambria Math" w:hAnsi="Cambria Math"/>
                <w:i/>
              </w:rPr>
            </m:ctrlPr>
          </m:sSubPr>
          <m:e>
            <m:r>
              <m:rPr>
                <m:sty m:val="bi"/>
              </m:rPr>
              <w:rPr>
                <w:rFonts w:ascii="Cambria Math" w:hAnsi="Cambria Math"/>
              </w:rPr>
              <m:t>1</m:t>
            </m:r>
          </m:e>
          <m:sub>
            <m:r>
              <w:rPr>
                <w:rFonts w:ascii="Cambria Math" w:hAnsi="Cambria Math"/>
              </w:rPr>
              <m:t>H1N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H1N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1N1</m:t>
                </m:r>
              </m:sub>
            </m:sSub>
          </m:e>
        </m:d>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H3N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3N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3N2</m:t>
            </m:r>
          </m:sub>
        </m:sSub>
        <m:r>
          <w:rPr>
            <w:rFonts w:ascii="Cambria Math" w:hAnsi="Cambria Math"/>
          </w:rPr>
          <m:t>)</m:t>
        </m:r>
      </m:oMath>
      <w:r w:rsidRPr="00276EA6">
        <w:tab/>
      </w:r>
      <w:r w:rsidRPr="00276EA6">
        <w:tab/>
      </w:r>
      <w:r w:rsidR="00264636">
        <w:rPr>
          <w:b/>
        </w:rPr>
        <w:t>3</w:t>
      </w:r>
    </w:p>
    <w:p w14:paraId="3AF60D45" w14:textId="77777777" w:rsidR="00986CDC" w:rsidRPr="00276EA6" w:rsidRDefault="00986CDC" w:rsidP="00276EA6">
      <w:pPr>
        <w:shd w:val="clear" w:color="auto" w:fill="auto"/>
      </w:pPr>
    </w:p>
    <w:p w14:paraId="51C96C0C" w14:textId="60075CBA" w:rsidR="00C012F4" w:rsidRPr="00276EA6" w:rsidRDefault="00986CDC" w:rsidP="00276EA6">
      <w:pPr>
        <w:shd w:val="clear" w:color="auto" w:fill="auto"/>
      </w:pPr>
      <w:r w:rsidRPr="00276EA6">
        <w:t>To include risk factors that only modulated risk from one subtype, we included indicator functions</w:t>
      </w:r>
      <w:r w:rsidR="00C012F4" w:rsidRPr="00276EA6">
        <w:t xml:space="preserve"> </w:t>
      </w:r>
      <w:r w:rsidR="00C012F4" w:rsidRPr="00276EA6">
        <w:rPr>
          <w:b/>
          <w:i/>
        </w:rPr>
        <w:t>1</w:t>
      </w:r>
      <w:r w:rsidR="00C012F4" w:rsidRPr="00276EA6">
        <w:rPr>
          <w:b/>
          <w:i/>
          <w:vertAlign w:val="subscript"/>
        </w:rPr>
        <w:t>H1N1</w:t>
      </w:r>
      <w:r w:rsidR="00C012F4" w:rsidRPr="00276EA6">
        <w:t xml:space="preserve"> </w:t>
      </w:r>
      <w:r w:rsidRPr="00276EA6">
        <w:t xml:space="preserve">and </w:t>
      </w:r>
      <w:r w:rsidRPr="00276EA6">
        <w:rPr>
          <w:b/>
          <w:i/>
        </w:rPr>
        <w:t>1</w:t>
      </w:r>
      <w:r w:rsidRPr="00276EA6">
        <w:rPr>
          <w:b/>
          <w:i/>
          <w:vertAlign w:val="subscript"/>
        </w:rPr>
        <w:t>H3N2</w:t>
      </w:r>
      <w:r w:rsidRPr="00276EA6">
        <w:t>, which took</w:t>
      </w:r>
      <w:r w:rsidR="00C012F4" w:rsidRPr="00276EA6">
        <w:t xml:space="preserve"> value 1 if </w:t>
      </w:r>
      <w:r w:rsidR="00C012F4" w:rsidRPr="00276EA6">
        <w:rPr>
          <w:i/>
        </w:rPr>
        <w:t xml:space="preserve">p </w:t>
      </w:r>
      <w:r w:rsidR="00C012F4" w:rsidRPr="00276EA6">
        <w:t>describe</w:t>
      </w:r>
      <w:r w:rsidRPr="00276EA6">
        <w:t>d</w:t>
      </w:r>
      <w:r w:rsidR="00C012F4" w:rsidRPr="00276EA6">
        <w:t xml:space="preserve"> the expected age distribution of H1N1 </w:t>
      </w:r>
      <w:r w:rsidRPr="00276EA6">
        <w:t xml:space="preserve">or H3N2 </w:t>
      </w:r>
      <w:r w:rsidR="00C012F4" w:rsidRPr="00276EA6">
        <w:t xml:space="preserve">cases, </w:t>
      </w:r>
      <w:r w:rsidRPr="00276EA6">
        <w:t xml:space="preserve">respectively, </w:t>
      </w:r>
      <w:r w:rsidR="00C012F4" w:rsidRPr="00276EA6">
        <w:t xml:space="preserve">and 0 otherwise. </w:t>
      </w:r>
    </w:p>
    <w:p w14:paraId="1AA7BED1" w14:textId="77777777" w:rsidR="00C012F4" w:rsidRPr="00276EA6" w:rsidRDefault="00C012F4" w:rsidP="00276EA6">
      <w:pPr>
        <w:shd w:val="clear" w:color="auto" w:fill="auto"/>
        <w:ind w:firstLine="0"/>
      </w:pPr>
    </w:p>
    <w:p w14:paraId="30501046" w14:textId="77777777" w:rsidR="00C012F4" w:rsidRPr="00276EA6" w:rsidRDefault="00C012F4" w:rsidP="00276EA6">
      <w:pPr>
        <w:pStyle w:val="Heading3"/>
        <w:shd w:val="clear" w:color="auto" w:fill="auto"/>
      </w:pPr>
      <w:r w:rsidRPr="00276EA6">
        <w:t>Denominator data (D)</w:t>
      </w:r>
    </w:p>
    <w:p w14:paraId="70114124" w14:textId="78DC0393" w:rsidR="008365EC" w:rsidRDefault="00C012F4" w:rsidP="00FC0982">
      <w:pPr>
        <w:shd w:val="clear" w:color="auto" w:fill="auto"/>
      </w:pPr>
      <w:r w:rsidRPr="00276EA6">
        <w:t xml:space="preserve">When fitting to INSIGHT data, </w:t>
      </w:r>
      <w:r w:rsidRPr="00276EA6">
        <w:rPr>
          <w:i/>
        </w:rPr>
        <w:t xml:space="preserve">D </w:t>
      </w:r>
      <w:r w:rsidRPr="00276EA6">
        <w:t xml:space="preserve">was a vector whose entries were proportional to the age distribution of all tested cases within a given country and year. As noted above, corresponding denominator data were not available in the AZDHS dataset, and so factor D was not included in </w:t>
      </w:r>
      <w:r w:rsidR="00986CDC" w:rsidRPr="00276EA6">
        <w:t>models fit to AZDHS data.</w:t>
      </w:r>
    </w:p>
    <w:p w14:paraId="2B821970" w14:textId="77777777" w:rsidR="00FC0982" w:rsidRPr="00276EA6" w:rsidRDefault="00FC0982" w:rsidP="00FC0982">
      <w:pPr>
        <w:shd w:val="clear" w:color="auto" w:fill="auto"/>
      </w:pPr>
    </w:p>
    <w:p w14:paraId="60EB49CA" w14:textId="77777777" w:rsidR="00C012F4" w:rsidRPr="00276EA6" w:rsidRDefault="00C012F4" w:rsidP="00276EA6">
      <w:pPr>
        <w:pStyle w:val="Heading3"/>
        <w:shd w:val="clear" w:color="auto" w:fill="auto"/>
      </w:pPr>
      <w:r w:rsidRPr="00276EA6">
        <w:t>Age-specific risk (A)</w:t>
      </w:r>
    </w:p>
    <w:p w14:paraId="3C6F1727" w14:textId="3DAE5641" w:rsidR="00C012F4" w:rsidRPr="00276EA6" w:rsidRDefault="00C012F4" w:rsidP="00276EA6">
      <w:pPr>
        <w:shd w:val="clear" w:color="auto" w:fill="auto"/>
      </w:pPr>
      <w:r w:rsidRPr="00276EA6">
        <w:t xml:space="preserve">Age-specific risk was defined as a step function, in which relative risk was fixed to value 1 in an arbitrarily chosen age bin, and then </w:t>
      </w:r>
      <w:r w:rsidRPr="009934F4">
        <w:rPr>
          <w:i/>
        </w:rPr>
        <w:t>z</w:t>
      </w:r>
      <w:r w:rsidRPr="00276EA6">
        <w:t>-1 free parameters</w:t>
      </w:r>
      <w:r w:rsidR="00C779D5">
        <w:t xml:space="preserve">, denoted </w:t>
      </w:r>
      <w:r w:rsidR="00C779D5" w:rsidRPr="009934F4">
        <w:rPr>
          <w:i/>
        </w:rPr>
        <w:t>r</w:t>
      </w:r>
      <w:r w:rsidR="00C779D5" w:rsidRPr="009934F4">
        <w:rPr>
          <w:vertAlign w:val="subscript"/>
        </w:rPr>
        <w:t>2</w:t>
      </w:r>
      <w:r w:rsidR="00C779D5">
        <w:t xml:space="preserve"> to </w:t>
      </w:r>
      <w:r w:rsidR="00C779D5" w:rsidRPr="009934F4">
        <w:rPr>
          <w:i/>
        </w:rPr>
        <w:t>r</w:t>
      </w:r>
      <w:r w:rsidR="00C779D5" w:rsidRPr="009934F4">
        <w:rPr>
          <w:i/>
          <w:vertAlign w:val="subscript"/>
        </w:rPr>
        <w:t>z</w:t>
      </w:r>
      <w:r w:rsidR="00C779D5">
        <w:t>,</w:t>
      </w:r>
      <w:r w:rsidRPr="00276EA6">
        <w:t xml:space="preserve"> were fit to describe relative risk in all other age bins. Below, </w:t>
      </w:r>
      <w:r w:rsidRPr="00276EA6">
        <w:rPr>
          <w:b/>
          <w:i/>
        </w:rPr>
        <w:t>1</w:t>
      </w:r>
      <w:r w:rsidRPr="00276EA6">
        <w:rPr>
          <w:b/>
          <w:i/>
          <w:vertAlign w:val="subscript"/>
        </w:rPr>
        <w:t xml:space="preserve">i  </w:t>
      </w:r>
      <w:r w:rsidRPr="00276EA6">
        <w:t xml:space="preserve">are indicator functions specifying whether each vector entry is a member of age bin </w:t>
      </w:r>
      <w:r w:rsidRPr="00276EA6">
        <w:rPr>
          <w:i/>
        </w:rPr>
        <w:t>i.</w:t>
      </w:r>
      <w:r w:rsidRPr="00276EA6">
        <w:t xml:space="preserve"> To obtain the predicted fraction of cases observed in each single year of age, we normalized </w:t>
      </w:r>
      <w:r w:rsidR="00354678">
        <w:t xml:space="preserve">the </w:t>
      </w:r>
      <w:r w:rsidRPr="00276EA6">
        <w:t>risk distribution so that predicted risk across all age groups summed to 1.</w:t>
      </w:r>
    </w:p>
    <w:p w14:paraId="2DAF9F58" w14:textId="614CC648" w:rsidR="00C012F4" w:rsidRDefault="00C012F4" w:rsidP="00276EA6">
      <w:pPr>
        <w:shd w:val="clear" w:color="auto" w:fill="auto"/>
        <w:rPr>
          <w:b/>
        </w:rPr>
      </w:pPr>
      <m:oMath>
        <m:r>
          <w:rPr>
            <w:rFonts w:ascii="Cambria Math" w:hAnsi="Cambria Math"/>
          </w:rPr>
          <m:t>A=norm(</m:t>
        </m:r>
        <m:sSub>
          <m:sSubPr>
            <m:ctrlPr>
              <w:rPr>
                <w:rFonts w:ascii="Cambria Math" w:hAnsi="Cambria Math"/>
                <w:i/>
              </w:rPr>
            </m:ctrlPr>
          </m:sSubPr>
          <m:e>
            <m:r>
              <m:rPr>
                <m:sty m:val="bi"/>
              </m:rPr>
              <w:rPr>
                <w:rFonts w:ascii="Cambria Math" w:hAnsi="Cambria Math"/>
              </w:rPr>
              <m:t>1</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z</m:t>
            </m:r>
          </m:sub>
        </m:sSub>
        <m:sSub>
          <m:sSubPr>
            <m:ctrlPr>
              <w:rPr>
                <w:rFonts w:ascii="Cambria Math" w:hAnsi="Cambria Math"/>
                <w:i/>
              </w:rPr>
            </m:ctrlPr>
          </m:sSubPr>
          <m:e>
            <m:r>
              <w:rPr>
                <w:rFonts w:ascii="Cambria Math" w:hAnsi="Cambria Math"/>
              </w:rPr>
              <m:t>r</m:t>
            </m:r>
          </m:e>
          <m:sub>
            <m:r>
              <w:rPr>
                <w:rFonts w:ascii="Cambria Math" w:hAnsi="Cambria Math"/>
              </w:rPr>
              <m:t>z</m:t>
            </m:r>
          </m:sub>
        </m:sSub>
        <m:r>
          <m:rPr>
            <m:sty m:val="bi"/>
          </m:rPr>
          <w:rPr>
            <w:rFonts w:ascii="Cambria Math" w:hAnsi="Cambria Math"/>
          </w:rPr>
          <m:t>)</m:t>
        </m:r>
      </m:oMath>
      <w:r w:rsidRPr="00276EA6">
        <w:rPr>
          <w:b/>
        </w:rPr>
        <w:tab/>
      </w:r>
      <w:r w:rsidRPr="00276EA6">
        <w:rPr>
          <w:b/>
        </w:rPr>
        <w:tab/>
      </w:r>
      <w:r w:rsidRPr="00276EA6">
        <w:rPr>
          <w:b/>
        </w:rPr>
        <w:tab/>
      </w:r>
      <w:r w:rsidR="00986CDC" w:rsidRPr="00276EA6">
        <w:rPr>
          <w:b/>
        </w:rPr>
        <w:tab/>
      </w:r>
      <w:r w:rsidR="00986CDC" w:rsidRPr="00276EA6">
        <w:rPr>
          <w:b/>
        </w:rPr>
        <w:tab/>
      </w:r>
      <w:r w:rsidRPr="00276EA6">
        <w:rPr>
          <w:b/>
        </w:rPr>
        <w:tab/>
      </w:r>
      <w:r w:rsidR="00264636">
        <w:rPr>
          <w:b/>
        </w:rPr>
        <w:t>4</w:t>
      </w:r>
    </w:p>
    <w:p w14:paraId="595FAB9F" w14:textId="77777777" w:rsidR="00FC0982" w:rsidRPr="00276EA6" w:rsidRDefault="00FC0982" w:rsidP="00276EA6">
      <w:pPr>
        <w:shd w:val="clear" w:color="auto" w:fill="auto"/>
      </w:pPr>
    </w:p>
    <w:p w14:paraId="4580CDDB" w14:textId="222F1254" w:rsidR="00C012F4" w:rsidRPr="00276EA6" w:rsidRDefault="00C012F4" w:rsidP="00276EA6">
      <w:pPr>
        <w:pStyle w:val="Heading3"/>
        <w:shd w:val="clear" w:color="auto" w:fill="auto"/>
      </w:pPr>
      <w:r w:rsidRPr="00276EA6">
        <w:t>Antiviral treatment (T)</w:t>
      </w:r>
      <w:r w:rsidR="00020923" w:rsidRPr="00276EA6">
        <w:t xml:space="preserve"> and underlying conditions (U)</w:t>
      </w:r>
    </w:p>
    <w:p w14:paraId="7966310F" w14:textId="7F0803B4" w:rsidR="00C012F4" w:rsidRPr="00276EA6" w:rsidRDefault="00C012F4" w:rsidP="00276EA6">
      <w:pPr>
        <w:shd w:val="clear" w:color="auto" w:fill="auto"/>
      </w:pPr>
      <w:r w:rsidRPr="00276EA6">
        <w:t xml:space="preserve">Within each country and season, </w:t>
      </w:r>
      <w:r w:rsidRPr="00276EA6">
        <w:rPr>
          <w:i/>
        </w:rPr>
        <w:t>f</w:t>
      </w:r>
      <w:r w:rsidRPr="00276EA6">
        <w:rPr>
          <w:i/>
          <w:vertAlign w:val="subscript"/>
        </w:rPr>
        <w:t>T</w:t>
      </w:r>
      <w:r w:rsidRPr="00276EA6">
        <w:t xml:space="preserve"> defined a vector whose entries describe the fraction of tested cases of a given age that had received antiviral treatment. Free parameter </w:t>
      </w:r>
      <w:r w:rsidRPr="00276EA6">
        <w:rPr>
          <w:i/>
        </w:rPr>
        <w:t>r</w:t>
      </w:r>
      <w:r w:rsidRPr="00276EA6">
        <w:rPr>
          <w:i/>
          <w:vertAlign w:val="subscript"/>
        </w:rPr>
        <w:t>T</w:t>
      </w:r>
      <w:r w:rsidRPr="00276EA6">
        <w:t xml:space="preserve"> defines the relative risk of any confirmed influenza infection, given antiviral treatment. Then, risk factor </w:t>
      </w:r>
      <w:r w:rsidRPr="00276EA6">
        <w:rPr>
          <w:i/>
        </w:rPr>
        <w:t xml:space="preserve">T </w:t>
      </w:r>
      <w:r w:rsidR="00020923" w:rsidRPr="00276EA6">
        <w:t>was</w:t>
      </w:r>
      <w:r w:rsidRPr="00276EA6">
        <w:t xml:space="preserve"> defined as:</w:t>
      </w:r>
    </w:p>
    <w:p w14:paraId="027C5690" w14:textId="30DF7EA8" w:rsidR="00C012F4" w:rsidRPr="00276EA6" w:rsidRDefault="00020923" w:rsidP="00276EA6">
      <w:pPr>
        <w:shd w:val="clear" w:color="auto" w:fill="auto"/>
      </w:pPr>
      <m:oMath>
        <m:r>
          <w:rPr>
            <w:rFonts w:ascii="Cambria Math" w:hAnsi="Cambria Math"/>
          </w:rPr>
          <m:t xml:space="preserve"> T=</m:t>
        </m:r>
        <m:sSub>
          <m:sSubPr>
            <m:ctrlPr>
              <w:rPr>
                <w:rFonts w:ascii="Cambria Math" w:hAnsi="Cambria Math"/>
                <w:i/>
              </w:rPr>
            </m:ctrlPr>
          </m:sSubPr>
          <m:e>
            <m:r>
              <w:rPr>
                <w:rFonts w:ascii="Cambria Math" w:hAnsi="Cambria Math"/>
              </w:rPr>
              <m:t>f</m:t>
            </m:r>
          </m:e>
          <m:sub>
            <m:r>
              <w:rPr>
                <w:rFonts w:ascii="Cambria Math" w:hAnsi="Cambria Math"/>
              </w:rPr>
              <m:t>T</m:t>
            </m:r>
          </m:sub>
        </m:sSub>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oMath>
      <w:r w:rsidRPr="00276EA6">
        <w:t xml:space="preserve"> </w:t>
      </w:r>
      <w:r w:rsidRPr="00276EA6">
        <w:tab/>
      </w:r>
      <w:r w:rsidRPr="00276EA6">
        <w:tab/>
      </w:r>
      <w:r w:rsidRPr="00276EA6">
        <w:tab/>
      </w:r>
      <w:r w:rsidRPr="00276EA6">
        <w:tab/>
      </w:r>
      <w:r w:rsidRPr="00276EA6">
        <w:tab/>
      </w:r>
      <w:r w:rsidRPr="00276EA6">
        <w:tab/>
      </w:r>
      <w:r w:rsidRPr="00276EA6">
        <w:tab/>
      </w:r>
      <w:r w:rsidRPr="00276EA6">
        <w:tab/>
      </w:r>
      <w:r w:rsidR="00264636">
        <w:rPr>
          <w:b/>
        </w:rPr>
        <w:t>5</w:t>
      </w:r>
    </w:p>
    <w:p w14:paraId="1937953D" w14:textId="1519E42B" w:rsidR="008365EC" w:rsidRPr="00276EA6" w:rsidRDefault="00020923" w:rsidP="009934F4">
      <w:pPr>
        <w:shd w:val="clear" w:color="auto" w:fill="auto"/>
        <w:ind w:firstLine="0"/>
      </w:pPr>
      <w:r w:rsidRPr="00276EA6">
        <w:t xml:space="preserve">And risk factor </w:t>
      </w:r>
      <w:r w:rsidRPr="00276EA6">
        <w:rPr>
          <w:i/>
        </w:rPr>
        <w:t xml:space="preserve">U </w:t>
      </w:r>
      <w:r w:rsidRPr="00276EA6">
        <w:t>was described similarly:</w:t>
      </w:r>
    </w:p>
    <w:p w14:paraId="0023A00E" w14:textId="40821E9F" w:rsidR="00C012F4" w:rsidRPr="00276EA6" w:rsidRDefault="00C012F4" w:rsidP="00276EA6">
      <w:pPr>
        <w:shd w:val="clear" w:color="auto" w:fill="auto"/>
        <w:rPr>
          <w:b/>
        </w:rPr>
      </w:pPr>
      <m:oMath>
        <m:r>
          <w:rPr>
            <w:rFonts w:ascii="Cambria Math" w:hAnsi="Cambria Math"/>
          </w:rPr>
          <w:lastRenderedPageBreak/>
          <m:t>U=</m:t>
        </m:r>
        <m:sSub>
          <m:sSubPr>
            <m:ctrlPr>
              <w:rPr>
                <w:rFonts w:ascii="Cambria Math" w:hAnsi="Cambria Math"/>
                <w:i/>
              </w:rPr>
            </m:ctrlPr>
          </m:sSubPr>
          <m:e>
            <m:r>
              <w:rPr>
                <w:rFonts w:ascii="Cambria Math" w:hAnsi="Cambria Math"/>
              </w:rPr>
              <m:t>f</m:t>
            </m:r>
          </m:e>
          <m:sub>
            <m:r>
              <w:rPr>
                <w:rFonts w:ascii="Cambria Math" w:hAnsi="Cambria Math"/>
              </w:rPr>
              <m:t>U</m:t>
            </m:r>
          </m:sub>
        </m:sSub>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U</m:t>
            </m:r>
          </m:sub>
        </m:sSub>
        <m:r>
          <w:rPr>
            <w:rFonts w:ascii="Cambria Math" w:hAnsi="Cambria Math"/>
          </w:rPr>
          <m:t>)</m:t>
        </m:r>
      </m:oMath>
      <w:r w:rsidRPr="00276EA6">
        <w:tab/>
      </w:r>
      <w:r w:rsidRPr="00276EA6">
        <w:tab/>
      </w:r>
      <w:r w:rsidRPr="00276EA6">
        <w:tab/>
      </w:r>
      <w:r w:rsidRPr="00276EA6">
        <w:tab/>
      </w:r>
      <w:r w:rsidR="00986CDC" w:rsidRPr="00276EA6">
        <w:tab/>
      </w:r>
      <w:r w:rsidR="00986CDC" w:rsidRPr="00276EA6">
        <w:tab/>
      </w:r>
      <w:r w:rsidRPr="00276EA6">
        <w:tab/>
      </w:r>
      <w:r w:rsidRPr="00276EA6">
        <w:tab/>
      </w:r>
      <w:r w:rsidR="00264636">
        <w:rPr>
          <w:b/>
        </w:rPr>
        <w:t>6</w:t>
      </w:r>
    </w:p>
    <w:p w14:paraId="1E718C74" w14:textId="77777777" w:rsidR="008365EC" w:rsidRPr="00276EA6" w:rsidRDefault="008365EC" w:rsidP="00276EA6">
      <w:pPr>
        <w:shd w:val="clear" w:color="auto" w:fill="auto"/>
      </w:pPr>
    </w:p>
    <w:p w14:paraId="71BFEAFC" w14:textId="40ED18CC" w:rsidR="00C012F4" w:rsidRPr="00276EA6" w:rsidRDefault="00C012F4" w:rsidP="00276EA6">
      <w:pPr>
        <w:pStyle w:val="Heading3"/>
        <w:shd w:val="clear" w:color="auto" w:fill="auto"/>
      </w:pPr>
      <w:r w:rsidRPr="00276EA6">
        <w:t>Imprinting (I)</w:t>
      </w:r>
      <w:r w:rsidR="00020923" w:rsidRPr="00276EA6">
        <w:t xml:space="preserve"> and vaccination (V)</w:t>
      </w:r>
    </w:p>
    <w:p w14:paraId="6AA6C4B3" w14:textId="565C1E23" w:rsidR="00C012F4" w:rsidRPr="00276EA6" w:rsidRDefault="00C012F4" w:rsidP="00276EA6">
      <w:pPr>
        <w:shd w:val="clear" w:color="auto" w:fill="auto"/>
      </w:pPr>
      <w:r w:rsidRPr="00276EA6">
        <w:t xml:space="preserve">Factors describing risk from vaccination and imprinting took forms similar to risk factors </w:t>
      </w:r>
      <w:r w:rsidRPr="00276EA6">
        <w:rPr>
          <w:i/>
        </w:rPr>
        <w:t>T</w:t>
      </w:r>
      <w:r w:rsidRPr="00276EA6">
        <w:t xml:space="preserve"> and </w:t>
      </w:r>
      <w:r w:rsidRPr="00276EA6">
        <w:rPr>
          <w:i/>
        </w:rPr>
        <w:t>U</w:t>
      </w:r>
      <w:r w:rsidRPr="00276EA6">
        <w:t xml:space="preserve">, but with subtype-specific impacts. An indicator function defined whether a given prediction vector described risk of confirmed H1N1 or H3N2 infection. Let </w:t>
      </w:r>
      <w:r w:rsidRPr="00276EA6">
        <w:rPr>
          <w:i/>
        </w:rPr>
        <w:t>f</w:t>
      </w:r>
      <w:r w:rsidRPr="00276EA6">
        <w:rPr>
          <w:i/>
          <w:vertAlign w:val="subscript"/>
        </w:rPr>
        <w:t>V</w:t>
      </w:r>
      <w:r w:rsidRPr="00276EA6">
        <w:rPr>
          <w:i/>
        </w:rPr>
        <w:t xml:space="preserve"> </w:t>
      </w:r>
      <w:r w:rsidRPr="00276EA6">
        <w:t xml:space="preserve">and </w:t>
      </w:r>
      <w:r w:rsidRPr="00276EA6">
        <w:rPr>
          <w:i/>
        </w:rPr>
        <w:t>f</w:t>
      </w:r>
      <w:r w:rsidRPr="00276EA6">
        <w:rPr>
          <w:i/>
          <w:vertAlign w:val="subscript"/>
        </w:rPr>
        <w:t>I</w:t>
      </w:r>
      <w:r w:rsidR="0078216C">
        <w:rPr>
          <w:i/>
          <w:vertAlign w:val="subscript"/>
        </w:rPr>
        <w:t>HxNy</w:t>
      </w:r>
      <w:r w:rsidRPr="00276EA6">
        <w:rPr>
          <w:i/>
        </w:rPr>
        <w:t xml:space="preserve"> </w:t>
      </w:r>
      <w:r w:rsidRPr="00276EA6">
        <w:t xml:space="preserve">be vectors describing the fraction of cases of each age that were </w:t>
      </w:r>
      <w:r w:rsidR="00EB70D9">
        <w:t xml:space="preserve">recently </w:t>
      </w:r>
      <w:r w:rsidRPr="00276EA6">
        <w:t xml:space="preserve">vaccinated against influenza, or that were protected against strain </w:t>
      </w:r>
      <w:r w:rsidRPr="00276EA6">
        <w:rPr>
          <w:i/>
        </w:rPr>
        <w:t>HxNy</w:t>
      </w:r>
      <w:r w:rsidRPr="00276EA6">
        <w:t xml:space="preserve"> by their childhood imprinting</w:t>
      </w:r>
      <w:r w:rsidR="0078216C">
        <w:t xml:space="preserve">. </w:t>
      </w:r>
      <w:r w:rsidR="00EB70D9">
        <w:t xml:space="preserve">Note that we used the general definition “recent influenza vaccination” because some </w:t>
      </w:r>
      <w:r w:rsidR="00D73EE7">
        <w:t xml:space="preserve">INSIGHT </w:t>
      </w:r>
      <w:r w:rsidR="00EB70D9">
        <w:t>study sites recorded whether patients had been vaccinated in the last 6 months, while other recorded vaccination in the last 12 months. W</w:t>
      </w:r>
      <w:r w:rsidR="0078216C">
        <w:t xml:space="preserve">e defined </w:t>
      </w:r>
      <w:r w:rsidR="0078216C" w:rsidRPr="009934F4">
        <w:rPr>
          <w:i/>
        </w:rPr>
        <w:t>r</w:t>
      </w:r>
      <w:r w:rsidR="0078216C" w:rsidRPr="009934F4">
        <w:rPr>
          <w:i/>
          <w:vertAlign w:val="subscript"/>
        </w:rPr>
        <w:t>vHxNy</w:t>
      </w:r>
      <w:r w:rsidR="0078216C">
        <w:t xml:space="preserve"> and </w:t>
      </w:r>
      <w:r w:rsidR="0078216C" w:rsidRPr="009934F4">
        <w:rPr>
          <w:i/>
        </w:rPr>
        <w:t>r</w:t>
      </w:r>
      <w:r w:rsidR="0078216C" w:rsidRPr="009934F4">
        <w:rPr>
          <w:i/>
          <w:vertAlign w:val="subscript"/>
        </w:rPr>
        <w:t>IHxNy</w:t>
      </w:r>
      <w:r w:rsidR="0078216C">
        <w:t xml:space="preserve"> as free parameters describing the risk of confirmed </w:t>
      </w:r>
      <w:r w:rsidR="0078216C" w:rsidRPr="009934F4">
        <w:rPr>
          <w:i/>
        </w:rPr>
        <w:t>HxNy</w:t>
      </w:r>
      <w:r w:rsidR="0078216C">
        <w:t xml:space="preserve"> infection, given vaccination, or given imprinting protection.</w:t>
      </w:r>
      <w:r w:rsidR="00403A1F">
        <w:t xml:space="preserve"> Finally, risk factors describing the effect of vaccination (V) and imprinting (I) were defined as:</w:t>
      </w:r>
    </w:p>
    <w:p w14:paraId="1AD4F8B2" w14:textId="5334679F" w:rsidR="00C012F4" w:rsidRPr="00276EA6" w:rsidRDefault="003D25D9" w:rsidP="00276EA6">
      <w:pPr>
        <w:shd w:val="clear" w:color="auto" w:fill="auto"/>
        <w:rPr>
          <w:b/>
        </w:rPr>
      </w:pPr>
      <m:oMath>
        <m:sSub>
          <m:sSubPr>
            <m:ctrlPr>
              <w:rPr>
                <w:rFonts w:ascii="Cambria Math" w:hAnsi="Cambria Math"/>
                <w:i/>
              </w:rPr>
            </m:ctrlPr>
          </m:sSubPr>
          <m:e>
            <m:r>
              <w:rPr>
                <w:rFonts w:ascii="Cambria Math" w:hAnsi="Cambria Math"/>
              </w:rPr>
              <m:t>V</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m:t>
            </m:r>
          </m:sub>
        </m:sSub>
        <m:sSub>
          <m:sSubPr>
            <m:ctrlPr>
              <w:rPr>
                <w:rFonts w:ascii="Cambria Math" w:hAnsi="Cambria Math"/>
                <w:i/>
              </w:rPr>
            </m:ctrlPr>
          </m:sSubPr>
          <m:e>
            <m:r>
              <w:rPr>
                <w:rFonts w:ascii="Cambria Math" w:hAnsi="Cambria Math"/>
              </w:rPr>
              <m:t>r</m:t>
            </m:r>
          </m:e>
          <m:sub>
            <m:r>
              <w:rPr>
                <w:rFonts w:ascii="Cambria Math" w:hAnsi="Cambria Math"/>
              </w:rPr>
              <m:t>VHxNy</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v</m:t>
            </m:r>
          </m:sub>
        </m:sSub>
        <m:sSub>
          <m:sSubPr>
            <m:ctrlPr>
              <w:rPr>
                <w:rFonts w:ascii="Cambria Math" w:hAnsi="Cambria Math"/>
                <w:i/>
              </w:rPr>
            </m:ctrlPr>
          </m:sSubPr>
          <m:e>
            <m:r>
              <w:rPr>
                <w:rFonts w:ascii="Cambria Math" w:hAnsi="Cambria Math"/>
              </w:rPr>
              <m:t>r</m:t>
            </m:r>
          </m:e>
          <m:sub>
            <m:r>
              <w:rPr>
                <w:rFonts w:ascii="Cambria Math" w:hAnsi="Cambria Math"/>
              </w:rPr>
              <m:t>vHxNy</m:t>
            </m:r>
          </m:sub>
        </m:sSub>
        <m:r>
          <w:rPr>
            <w:rFonts w:ascii="Cambria Math" w:hAnsi="Cambria Math"/>
          </w:rPr>
          <m:t>)]</m:t>
        </m:r>
      </m:oMath>
      <w:r w:rsidR="00C012F4" w:rsidRPr="00276EA6">
        <w:tab/>
      </w:r>
      <w:r w:rsidR="00C012F4" w:rsidRPr="00276EA6">
        <w:tab/>
      </w:r>
      <w:r w:rsidR="00C012F4" w:rsidRPr="00276EA6">
        <w:tab/>
      </w:r>
      <w:r w:rsidR="00C012F4" w:rsidRPr="00276EA6">
        <w:tab/>
      </w:r>
      <w:r w:rsidR="00986CDC" w:rsidRPr="00276EA6">
        <w:tab/>
      </w:r>
      <w:r w:rsidR="00986CDC" w:rsidRPr="00276EA6">
        <w:tab/>
      </w:r>
      <w:r w:rsidR="00264636">
        <w:rPr>
          <w:b/>
        </w:rPr>
        <w:t>7</w:t>
      </w:r>
    </w:p>
    <w:p w14:paraId="77558D31" w14:textId="77777777" w:rsidR="00C012F4" w:rsidRPr="00276EA6" w:rsidRDefault="00C012F4" w:rsidP="00276EA6">
      <w:pPr>
        <w:shd w:val="clear" w:color="auto" w:fill="auto"/>
      </w:pPr>
    </w:p>
    <w:p w14:paraId="28168A69" w14:textId="4B85F2F4" w:rsidR="00C012F4" w:rsidRPr="00276EA6" w:rsidRDefault="003D25D9" w:rsidP="00276EA6">
      <w:pPr>
        <w:shd w:val="clear" w:color="auto" w:fill="auto"/>
        <w:rPr>
          <w:b/>
        </w:rPr>
      </w:pPr>
      <m:oMath>
        <m:sSub>
          <m:sSubPr>
            <m:ctrlPr>
              <w:rPr>
                <w:rFonts w:ascii="Cambria Math" w:hAnsi="Cambria Math"/>
                <w:i/>
              </w:rPr>
            </m:ctrlPr>
          </m:sSubPr>
          <m:e>
            <m:r>
              <w:rPr>
                <w:rFonts w:ascii="Cambria Math" w:hAnsi="Cambria Math"/>
              </w:rPr>
              <m:t>I</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HxNy</m:t>
            </m:r>
          </m:sub>
        </m:sSub>
        <m:sSub>
          <m:sSubPr>
            <m:ctrlPr>
              <w:rPr>
                <w:rFonts w:ascii="Cambria Math" w:hAnsi="Cambria Math"/>
                <w:i/>
              </w:rPr>
            </m:ctrlPr>
          </m:sSubPr>
          <m:e>
            <m:r>
              <w:rPr>
                <w:rFonts w:ascii="Cambria Math" w:hAnsi="Cambria Math"/>
              </w:rPr>
              <m:t>r</m:t>
            </m:r>
          </m:e>
          <m:sub>
            <m:r>
              <w:rPr>
                <w:rFonts w:ascii="Cambria Math" w:hAnsi="Cambria Math"/>
              </w:rPr>
              <m:t>IHxNy</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IHxNy</m:t>
            </m:r>
          </m:sub>
        </m:sSub>
        <m:sSub>
          <m:sSubPr>
            <m:ctrlPr>
              <w:rPr>
                <w:rFonts w:ascii="Cambria Math" w:hAnsi="Cambria Math"/>
                <w:i/>
              </w:rPr>
            </m:ctrlPr>
          </m:sSubPr>
          <m:e>
            <m:r>
              <w:rPr>
                <w:rFonts w:ascii="Cambria Math" w:hAnsi="Cambria Math"/>
              </w:rPr>
              <m:t>r</m:t>
            </m:r>
          </m:e>
          <m:sub>
            <m:r>
              <w:rPr>
                <w:rFonts w:ascii="Cambria Math" w:hAnsi="Cambria Math"/>
              </w:rPr>
              <m:t>IHxNy</m:t>
            </m:r>
          </m:sub>
        </m:sSub>
        <m:r>
          <w:rPr>
            <w:rFonts w:ascii="Cambria Math" w:hAnsi="Cambria Math"/>
          </w:rPr>
          <m:t>)]</m:t>
        </m:r>
      </m:oMath>
      <w:r w:rsidR="00C012F4" w:rsidRPr="00276EA6">
        <w:t xml:space="preserve"> </w:t>
      </w:r>
      <w:r w:rsidR="00C012F4" w:rsidRPr="00276EA6">
        <w:tab/>
      </w:r>
      <w:r w:rsidR="00C012F4" w:rsidRPr="00276EA6">
        <w:tab/>
      </w:r>
      <w:r w:rsidR="00C012F4" w:rsidRPr="00276EA6">
        <w:tab/>
      </w:r>
      <w:r w:rsidR="00986CDC" w:rsidRPr="00276EA6">
        <w:tab/>
      </w:r>
      <w:r w:rsidR="00986CDC" w:rsidRPr="00276EA6">
        <w:tab/>
      </w:r>
      <w:r w:rsidR="00264636">
        <w:rPr>
          <w:b/>
        </w:rPr>
        <w:t>8</w:t>
      </w:r>
    </w:p>
    <w:p w14:paraId="03C8B07F" w14:textId="505EE2D5" w:rsidR="00C012F4" w:rsidRPr="00276EA6" w:rsidRDefault="00C012F4" w:rsidP="00276EA6">
      <w:pPr>
        <w:shd w:val="clear" w:color="auto" w:fill="auto"/>
      </w:pPr>
      <w:r w:rsidRPr="00276EA6">
        <w:tab/>
      </w:r>
    </w:p>
    <w:p w14:paraId="44265867" w14:textId="2E4EFDCD" w:rsidR="0053253B" w:rsidRDefault="0053253B" w:rsidP="00276EA6">
      <w:pPr>
        <w:pStyle w:val="Heading2"/>
        <w:shd w:val="clear" w:color="auto" w:fill="auto"/>
      </w:pPr>
      <w:r>
        <w:t>Likelihood</w:t>
      </w:r>
    </w:p>
    <w:p w14:paraId="276B7432" w14:textId="59E2829D" w:rsidR="0053253B" w:rsidRDefault="0053253B" w:rsidP="0053253B">
      <w:r>
        <w:t>We used equations 3-8 to generate predicted case age distributions (</w:t>
      </w:r>
      <w:r>
        <w:rPr>
          <w:i/>
        </w:rPr>
        <w:t>p</w:t>
      </w:r>
      <w:r>
        <w:t xml:space="preserve">) for each influenza season (s) and country (c) </w:t>
      </w:r>
      <w:r w:rsidR="009E1848">
        <w:t xml:space="preserve">in which cases were observed in the data. Then, the likelihood was obtained as a product of multinomial densities across all countries and seasons observed in the data. If </w:t>
      </w:r>
      <w:r w:rsidR="009E1848" w:rsidRPr="009934F4">
        <w:rPr>
          <w:i/>
        </w:rPr>
        <w:t>n</w:t>
      </w:r>
      <w:r w:rsidR="009E1848" w:rsidRPr="009934F4">
        <w:rPr>
          <w:i/>
          <w:vertAlign w:val="subscript"/>
        </w:rPr>
        <w:t>cs</w:t>
      </w:r>
      <w:r w:rsidR="009E1848">
        <w:t xml:space="preserve"> represents the total number of cases observed in a given country and season, </w:t>
      </w:r>
      <w:r w:rsidR="009E1848" w:rsidRPr="009934F4">
        <w:rPr>
          <w:i/>
        </w:rPr>
        <w:t>x</w:t>
      </w:r>
      <w:r w:rsidR="009934F4" w:rsidRPr="009934F4">
        <w:rPr>
          <w:i/>
          <w:vertAlign w:val="subscript"/>
        </w:rPr>
        <w:t>0cs</w:t>
      </w:r>
      <w:r w:rsidR="009934F4" w:rsidRPr="009934F4">
        <w:rPr>
          <w:i/>
        </w:rPr>
        <w:t>,…x</w:t>
      </w:r>
      <w:r w:rsidR="009934F4" w:rsidRPr="009934F4">
        <w:rPr>
          <w:i/>
          <w:vertAlign w:val="subscript"/>
        </w:rPr>
        <w:t>mcs</w:t>
      </w:r>
      <w:r w:rsidR="009934F4" w:rsidRPr="009934F4">
        <w:rPr>
          <w:vertAlign w:val="subscript"/>
        </w:rPr>
        <w:t xml:space="preserve"> </w:t>
      </w:r>
      <w:r w:rsidR="009934F4">
        <w:t xml:space="preserve">each represent the number of cases observed in each single year of age/single year of birth, and if </w:t>
      </w:r>
      <w:r w:rsidR="009934F4" w:rsidRPr="009934F4">
        <w:rPr>
          <w:i/>
        </w:rPr>
        <w:t>p</w:t>
      </w:r>
      <w:r w:rsidR="009934F4" w:rsidRPr="009934F4">
        <w:rPr>
          <w:i/>
          <w:vertAlign w:val="subscript"/>
        </w:rPr>
        <w:t>0cs</w:t>
      </w:r>
      <w:r w:rsidR="009934F4" w:rsidRPr="009934F4">
        <w:rPr>
          <w:i/>
        </w:rPr>
        <w:t>…p</w:t>
      </w:r>
      <w:r w:rsidR="009934F4" w:rsidRPr="009934F4">
        <w:rPr>
          <w:i/>
          <w:vertAlign w:val="subscript"/>
        </w:rPr>
        <w:t>mcs</w:t>
      </w:r>
      <w:r w:rsidR="009934F4">
        <w:t xml:space="preserve"> each represent entries in the model’s predicted age/birth year-distribution of cases, then the likelihood is given by: </w:t>
      </w:r>
    </w:p>
    <w:p w14:paraId="7EBA7828" w14:textId="165DA93B" w:rsidR="009E1848" w:rsidRPr="0053253B" w:rsidRDefault="009E1848" w:rsidP="009934F4">
      <m:oMathPara>
        <m:oMath>
          <m:r>
            <m:rPr>
              <m:scr m:val="script"/>
            </m:rPr>
            <w:rPr>
              <w:rFonts w:ascii="Cambria Math" w:hAnsi="Cambria Math"/>
            </w:rPr>
            <m:t>L=</m:t>
          </m:r>
          <m:nary>
            <m:naryPr>
              <m:chr m:val="∏"/>
              <m:limLoc m:val="undOvr"/>
              <m:supHide m:val="1"/>
              <m:ctrlPr>
                <w:rPr>
                  <w:rFonts w:ascii="Cambria Math" w:hAnsi="Cambria Math"/>
                  <w:i/>
                </w:rPr>
              </m:ctrlPr>
            </m:naryPr>
            <m:sub>
              <m:r>
                <w:rPr>
                  <w:rFonts w:ascii="Cambria Math" w:hAnsi="Cambria Math"/>
                </w:rPr>
                <m:t>c</m:t>
              </m:r>
            </m:sub>
            <m:sup/>
            <m:e>
              <m:nary>
                <m:naryPr>
                  <m:chr m:val="∏"/>
                  <m:limLoc m:val="undOvr"/>
                  <m:supHide m:val="1"/>
                  <m:ctrlPr>
                    <w:rPr>
                      <w:rFonts w:ascii="Cambria Math" w:hAnsi="Cambria Math"/>
                      <w:i/>
                    </w:rPr>
                  </m:ctrlPr>
                </m:naryPr>
                <m:sub>
                  <m:r>
                    <w:rPr>
                      <w:rFonts w:ascii="Cambria Math" w:hAnsi="Cambria Math"/>
                    </w:rPr>
                    <m:t>s</m:t>
                  </m:r>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s</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0</m:t>
                              </m:r>
                            </m:sub>
                          </m:sSub>
                        </m:e>
                        <m:sub>
                          <m:r>
                            <w:rPr>
                              <w:rFonts w:ascii="Cambria Math" w:hAnsi="Cambria Math"/>
                            </w:rPr>
                            <m:t>cs</m:t>
                          </m:r>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m</m:t>
                              </m:r>
                            </m:e>
                            <m:sub>
                              <m:r>
                                <w:rPr>
                                  <w:rFonts w:ascii="Cambria Math" w:hAnsi="Cambria Math"/>
                                </w:rPr>
                                <m:t>cs</m:t>
                              </m:r>
                            </m:sub>
                          </m:sSub>
                          <m:r>
                            <w:rPr>
                              <w:rFonts w:ascii="Cambria Math" w:hAnsi="Cambria Math"/>
                            </w:rPr>
                            <m:t>!</m:t>
                          </m:r>
                        </m:sub>
                      </m:sSub>
                    </m:den>
                  </m:f>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0</m:t>
                          </m:r>
                        </m:e>
                        <m:sub>
                          <m:r>
                            <w:rPr>
                              <w:rFonts w:ascii="Cambria Math" w:hAnsi="Cambria Math"/>
                            </w:rPr>
                            <m:t>cs</m:t>
                          </m:r>
                        </m:sub>
                      </m:sSub>
                    </m:sub>
                    <m:sup>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0</m:t>
                              </m:r>
                            </m:sub>
                          </m:sSub>
                        </m:e>
                        <m:sub>
                          <m:r>
                            <w:rPr>
                              <w:rFonts w:ascii="Cambria Math" w:hAnsi="Cambria Math"/>
                            </w:rPr>
                            <m:t>cs</m:t>
                          </m:r>
                        </m:sub>
                      </m:sSub>
                    </m:sup>
                  </m:sSubSup>
                  <m:r>
                    <w:rPr>
                      <w:rFonts w:ascii="Cambria Math" w:hAnsi="Cambria Math"/>
                    </w:rPr>
                    <m:t>…</m:t>
                  </m:r>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m</m:t>
                          </m:r>
                        </m:e>
                        <m:sub>
                          <m:r>
                            <w:rPr>
                              <w:rFonts w:ascii="Cambria Math" w:hAnsi="Cambria Math"/>
                            </w:rPr>
                            <m:t>cs</m:t>
                          </m:r>
                        </m:sub>
                      </m:sSub>
                    </m:sub>
                    <m:sup>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m</m:t>
                              </m:r>
                            </m:sub>
                          </m:sSub>
                        </m:e>
                        <m:sub>
                          <m:r>
                            <w:rPr>
                              <w:rFonts w:ascii="Cambria Math" w:hAnsi="Cambria Math"/>
                            </w:rPr>
                            <m:t>cs</m:t>
                          </m:r>
                        </m:sub>
                      </m:sSub>
                    </m:sup>
                  </m:sSubSup>
                </m:e>
              </m:nary>
            </m:e>
          </m:nary>
        </m:oMath>
      </m:oMathPara>
    </w:p>
    <w:p w14:paraId="2BBA0BC3" w14:textId="77777777" w:rsidR="0053253B" w:rsidRDefault="0053253B" w:rsidP="00276EA6">
      <w:pPr>
        <w:pStyle w:val="Heading2"/>
        <w:shd w:val="clear" w:color="auto" w:fill="auto"/>
      </w:pPr>
    </w:p>
    <w:p w14:paraId="45279D27" w14:textId="6C3090C3" w:rsidR="00C012F4" w:rsidRPr="00276EA6" w:rsidRDefault="00C012F4" w:rsidP="00276EA6">
      <w:pPr>
        <w:pStyle w:val="Heading2"/>
        <w:shd w:val="clear" w:color="auto" w:fill="auto"/>
      </w:pPr>
      <w:r w:rsidRPr="00276EA6">
        <w:t>Model fitting and model comparison</w:t>
      </w:r>
    </w:p>
    <w:p w14:paraId="404BC585" w14:textId="423EC609" w:rsidR="009D43E5" w:rsidRDefault="0053253B" w:rsidP="00276EA6">
      <w:pPr>
        <w:shd w:val="clear" w:color="auto" w:fill="auto"/>
      </w:pPr>
      <w:r>
        <w:t xml:space="preserve">We fit models containing all possible combinations of the above factors to influenza data from each unique country and season in the AZDHS data, or in the INSIGHT data. </w:t>
      </w:r>
      <w:r w:rsidR="00C012F4" w:rsidRPr="00276EA6">
        <w:t>We simultaneously estimated all free parameter values using the optim() function in R. We calculated likelihood profiles and 95% profile confidence intervals for each free parameter</w:t>
      </w:r>
      <w:r w:rsidR="00EC67F1" w:rsidRPr="00276EA6">
        <w:t xml:space="preserve">. Confidence intervals were defined using the method of likelihood ratios </w:t>
      </w:r>
      <w:r w:rsidR="00EC67F1" w:rsidRPr="00276EA6">
        <w:fldChar w:fldCharType="begin"/>
      </w:r>
      <w:r w:rsidR="00EC26D1">
        <w:instrText xml:space="preserve"> ADDIN ZOTERO_ITEM CSL_CITATION {"citationID":"CtEoK6UA","properties":{"formattedCitation":"(48)","plainCitation":"(48)","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schema":"https://github.com/citation-style-language/schema/raw/master/csl-citation.json"} </w:instrText>
      </w:r>
      <w:r w:rsidR="00EC67F1" w:rsidRPr="00276EA6">
        <w:fldChar w:fldCharType="separate"/>
      </w:r>
      <w:r w:rsidR="00EC26D1">
        <w:rPr>
          <w:noProof/>
        </w:rPr>
        <w:t>(48)</w:t>
      </w:r>
      <w:r w:rsidR="00EC67F1" w:rsidRPr="00276EA6">
        <w:fldChar w:fldCharType="end"/>
      </w:r>
      <w:r w:rsidR="00EC67F1" w:rsidRPr="00276EA6">
        <w:t>.</w:t>
      </w:r>
    </w:p>
    <w:p w14:paraId="075D494E" w14:textId="77777777" w:rsidR="001A1404" w:rsidRPr="00276EA6" w:rsidRDefault="001A1404" w:rsidP="00A249E4">
      <w:pPr>
        <w:shd w:val="clear" w:color="auto" w:fill="auto"/>
      </w:pPr>
    </w:p>
    <w:p w14:paraId="0938D119" w14:textId="5C037266" w:rsidR="00CC4B5E" w:rsidRPr="00276EA6" w:rsidRDefault="00CC4B5E" w:rsidP="00276EA6">
      <w:pPr>
        <w:pStyle w:val="Heading2"/>
        <w:shd w:val="clear" w:color="auto" w:fill="auto"/>
      </w:pPr>
      <w:r w:rsidRPr="00276EA6">
        <w:t>Antigenic advance</w:t>
      </w:r>
    </w:p>
    <w:p w14:paraId="366D51D8" w14:textId="0CABAEBF" w:rsidR="00DF5F35" w:rsidRPr="00276EA6" w:rsidRDefault="00C36A19" w:rsidP="00276EA6">
      <w:pPr>
        <w:shd w:val="clear" w:color="auto" w:fill="auto"/>
      </w:pPr>
      <w:r w:rsidRPr="00276EA6">
        <w:t xml:space="preserve">We obtained antigenic distance estimates from </w:t>
      </w:r>
      <w:r w:rsidRPr="00276EA6">
        <w:rPr>
          <w:i/>
        </w:rPr>
        <w:t>Nextstrain</w:t>
      </w:r>
      <w:r w:rsidR="00020923" w:rsidRPr="00276EA6">
        <w:rPr>
          <w:i/>
        </w:rPr>
        <w:t xml:space="preserve"> (nextstrain.org)</w:t>
      </w:r>
      <w:r w:rsidR="00A249E4" w:rsidRPr="00A249E4">
        <w:fldChar w:fldCharType="begin"/>
      </w:r>
      <w:r w:rsidR="00A249E4" w:rsidRPr="00A249E4">
        <w:instrText xml:space="preserve"> ADDIN ZOTERO_ITEM CSL_CITATION {"citationID":"2OaVV5xk","properties":{"formattedCitation":"(27,45)","plainCitation":"(27,45)","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instrText>
      </w:r>
      <w:r w:rsidR="00A249E4" w:rsidRPr="00A249E4">
        <w:fldChar w:fldCharType="separate"/>
      </w:r>
      <w:r w:rsidR="00A249E4" w:rsidRPr="00A249E4">
        <w:rPr>
          <w:noProof/>
        </w:rPr>
        <w:t>(27,45)</w:t>
      </w:r>
      <w:r w:rsidR="00A249E4" w:rsidRPr="00A249E4">
        <w:fldChar w:fldCharType="end"/>
      </w:r>
      <w:r w:rsidRPr="00276EA6">
        <w:rPr>
          <w:i/>
        </w:rPr>
        <w:t xml:space="preserve">, </w:t>
      </w:r>
      <w:r w:rsidRPr="00276EA6">
        <w:t xml:space="preserve">and from source data associated with Figure 3 in Bedford et al. </w:t>
      </w:r>
      <w:r w:rsidRPr="00276EA6">
        <w:fldChar w:fldCharType="begin"/>
      </w:r>
      <w:r w:rsidR="00255E2E">
        <w:instrText xml:space="preserve"> ADDIN ZOTERO_ITEM CSL_CITATION {"citationID":"kafcQChY","properties":{"formattedCitation":"(29)","plainCitation":"(29)","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Pr="00276EA6">
        <w:fldChar w:fldCharType="separate"/>
      </w:r>
      <w:r w:rsidR="00255E2E">
        <w:rPr>
          <w:noProof/>
        </w:rPr>
        <w:t>(29)</w:t>
      </w:r>
      <w:r w:rsidRPr="00276EA6">
        <w:fldChar w:fldCharType="end"/>
      </w:r>
      <w:r w:rsidRPr="00276EA6">
        <w:t xml:space="preserve">. </w:t>
      </w:r>
      <w:r w:rsidR="00DF5F35" w:rsidRPr="00276EA6">
        <w:rPr>
          <w:i/>
        </w:rPr>
        <w:t xml:space="preserve">Nextstrain </w:t>
      </w:r>
      <w:r w:rsidR="00DF5F35" w:rsidRPr="00276EA6">
        <w:t xml:space="preserve">calculates antigenic distance using genetic data from GISAID </w:t>
      </w:r>
      <w:r w:rsidR="00DF5F35" w:rsidRPr="00276EA6">
        <w:fldChar w:fldCharType="begin"/>
      </w:r>
      <w:r w:rsidR="00EC26D1">
        <w:instrText xml:space="preserve"> ADDIN ZOTERO_ITEM CSL_CITATION {"citationID":"JiKVmrhx","properties":{"formattedCitation":"(44)","plainCitation":"(44)","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instrText>
      </w:r>
      <w:r w:rsidR="00DF5F35" w:rsidRPr="00276EA6">
        <w:fldChar w:fldCharType="separate"/>
      </w:r>
      <w:r w:rsidR="00EC26D1">
        <w:rPr>
          <w:noProof/>
        </w:rPr>
        <w:t>(44)</w:t>
      </w:r>
      <w:r w:rsidR="00DF5F35" w:rsidRPr="00276EA6">
        <w:fldChar w:fldCharType="end"/>
      </w:r>
      <w:r w:rsidR="00020923" w:rsidRPr="00276EA6">
        <w:t>, and using methods</w:t>
      </w:r>
      <w:r w:rsidR="00DF5F35" w:rsidRPr="00276EA6">
        <w:t xml:space="preserve"> described by Neher et al. </w:t>
      </w:r>
      <w:r w:rsidR="00DF5F35" w:rsidRPr="00276EA6">
        <w:fldChar w:fldCharType="begin"/>
      </w:r>
      <w:r w:rsidR="00255E2E">
        <w:instrText xml:space="preserve"> ADDIN ZOTERO_ITEM CSL_CITATION {"citationID":"ikAdC3KF","properties":{"formattedCitation":"(28)","plainCitation":"(28)","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DF5F35" w:rsidRPr="00276EA6">
        <w:fldChar w:fldCharType="separate"/>
      </w:r>
      <w:r w:rsidR="00255E2E">
        <w:rPr>
          <w:noProof/>
        </w:rPr>
        <w:t>(28)</w:t>
      </w:r>
      <w:r w:rsidR="00DF5F35" w:rsidRPr="00276EA6">
        <w:fldChar w:fldCharType="end"/>
      </w:r>
      <w:r w:rsidR="00020923" w:rsidRPr="00276EA6">
        <w:t xml:space="preserve">. We analyzed “CTiter” estimates from </w:t>
      </w:r>
      <w:r w:rsidR="00020923" w:rsidRPr="00276EA6">
        <w:rPr>
          <w:i/>
        </w:rPr>
        <w:t>Nextstrain</w:t>
      </w:r>
      <w:r w:rsidR="00020923" w:rsidRPr="00276EA6">
        <w:t>, which correspond to Neher et al.’s “tree model” method</w:t>
      </w:r>
      <w:r w:rsidR="00DF5F35" w:rsidRPr="00276EA6">
        <w:t xml:space="preserve">. </w:t>
      </w:r>
      <w:r w:rsidR="00020923" w:rsidRPr="00276EA6">
        <w:t>Datasets from</w:t>
      </w:r>
      <w:r w:rsidRPr="00276EA6">
        <w:t xml:space="preserve"> </w:t>
      </w:r>
      <w:r w:rsidR="00020923" w:rsidRPr="00276EA6">
        <w:rPr>
          <w:i/>
        </w:rPr>
        <w:t xml:space="preserve">Nextstrain </w:t>
      </w:r>
      <w:r w:rsidR="00020923" w:rsidRPr="00276EA6">
        <w:t xml:space="preserve">and Bedford et al. both </w:t>
      </w:r>
      <w:r w:rsidRPr="00276EA6">
        <w:t xml:space="preserve">contained </w:t>
      </w:r>
      <w:r w:rsidR="00020923" w:rsidRPr="00276EA6">
        <w:t xml:space="preserve">redundant antigenic distance estimates for the </w:t>
      </w:r>
      <w:r w:rsidRPr="00276EA6">
        <w:t xml:space="preserve">H3N2 </w:t>
      </w:r>
      <w:r w:rsidR="00020923" w:rsidRPr="00276EA6">
        <w:t>lineage</w:t>
      </w:r>
      <w:r w:rsidRPr="00276EA6">
        <w:t xml:space="preserve">, but only Bedford et al. analyzed the pre-2009 H1N1 lineage, and only </w:t>
      </w:r>
      <w:r w:rsidRPr="00276EA6">
        <w:rPr>
          <w:i/>
        </w:rPr>
        <w:t xml:space="preserve">Nextstrain </w:t>
      </w:r>
      <w:r w:rsidRPr="00276EA6">
        <w:t xml:space="preserve">data analyzed the post-2009 H1N1 lineage. </w:t>
      </w:r>
      <w:r w:rsidR="00DF5F35" w:rsidRPr="00276EA6">
        <w:t xml:space="preserve">The antigenic distance estimates reported by Bedford et al. were </w:t>
      </w:r>
      <w:r w:rsidR="00020923" w:rsidRPr="00276EA6">
        <w:t xml:space="preserve">roughly </w:t>
      </w:r>
      <w:r w:rsidR="00DF5F35" w:rsidRPr="00276EA6">
        <w:t xml:space="preserve">proportional to those reported on </w:t>
      </w:r>
      <w:r w:rsidR="00DF5F35" w:rsidRPr="00276EA6">
        <w:rPr>
          <w:i/>
        </w:rPr>
        <w:t>Nextstrain</w:t>
      </w:r>
      <w:r w:rsidR="00DF5F35" w:rsidRPr="00276EA6">
        <w:t xml:space="preserve">, but greater in absolute magnitude </w:t>
      </w:r>
      <w:r w:rsidR="00DF5F35" w:rsidRPr="00276EA6">
        <w:fldChar w:fldCharType="begin"/>
      </w:r>
      <w:r w:rsidR="00255E2E">
        <w:instrText xml:space="preserve"> ADDIN ZOTERO_ITEM CSL_CITATION {"citationID":"VykWZIyl","properties":{"formattedCitation":"(28)","plainCitation":"(28)","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DF5F35" w:rsidRPr="00276EA6">
        <w:fldChar w:fldCharType="separate"/>
      </w:r>
      <w:r w:rsidR="00255E2E">
        <w:rPr>
          <w:noProof/>
        </w:rPr>
        <w:t>(28)</w:t>
      </w:r>
      <w:r w:rsidR="00DF5F35" w:rsidRPr="00276EA6">
        <w:fldChar w:fldCharType="end"/>
      </w:r>
      <w:r w:rsidR="00671B6D">
        <w:t xml:space="preserve">. </w:t>
      </w:r>
      <w:r w:rsidR="00403A1F">
        <w:t xml:space="preserve">To </w:t>
      </w:r>
      <w:r w:rsidR="00DF5F35" w:rsidRPr="00276EA6">
        <w:t>enable direct comparison among all three lineages</w:t>
      </w:r>
      <w:r w:rsidR="00671B6D">
        <w:t xml:space="preserve"> </w:t>
      </w:r>
      <w:r w:rsidR="00403A1F">
        <w:t>on the same plot axes</w:t>
      </w:r>
      <w:r w:rsidR="00DF5F35" w:rsidRPr="00276EA6">
        <w:t>, we</w:t>
      </w:r>
      <w:r w:rsidR="00020923" w:rsidRPr="00276EA6">
        <w:t xml:space="preserve"> </w:t>
      </w:r>
      <w:r w:rsidR="00DF5F35" w:rsidRPr="00276EA6">
        <w:t>rescale</w:t>
      </w:r>
      <w:r w:rsidR="00020923" w:rsidRPr="00276EA6">
        <w:t>d</w:t>
      </w:r>
      <w:r w:rsidR="00DF5F35" w:rsidRPr="00276EA6">
        <w:t xml:space="preserve"> pre-2009 H1N1 estimates from Bedford et al.</w:t>
      </w:r>
      <w:r w:rsidR="00020923" w:rsidRPr="00276EA6">
        <w:t xml:space="preserve"> using the formula </w:t>
      </w:r>
      <w:r w:rsidR="00020923" w:rsidRPr="00276EA6">
        <w:rPr>
          <w:i/>
        </w:rPr>
        <w:t>d</w:t>
      </w:r>
      <w:r w:rsidR="00020923" w:rsidRPr="00276EA6">
        <w:rPr>
          <w:i/>
          <w:vertAlign w:val="subscript"/>
        </w:rPr>
        <w:t>Nex</w:t>
      </w:r>
      <w:r w:rsidR="00403A1F">
        <w:rPr>
          <w:i/>
          <w:vertAlign w:val="subscript"/>
        </w:rPr>
        <w:t>t</w:t>
      </w:r>
      <w:r w:rsidR="00020923" w:rsidRPr="00276EA6">
        <w:rPr>
          <w:i/>
          <w:vertAlign w:val="subscript"/>
        </w:rPr>
        <w:t>st</w:t>
      </w:r>
      <w:r w:rsidR="00E508B7">
        <w:rPr>
          <w:i/>
          <w:vertAlign w:val="subscript"/>
        </w:rPr>
        <w:t>r</w:t>
      </w:r>
      <w:r w:rsidR="00020923" w:rsidRPr="00276EA6">
        <w:rPr>
          <w:i/>
          <w:vertAlign w:val="subscript"/>
        </w:rPr>
        <w:t>ain</w:t>
      </w:r>
      <w:r w:rsidR="00020923" w:rsidRPr="00276EA6">
        <w:t xml:space="preserve"> = 0.47</w:t>
      </w:r>
      <w:r w:rsidR="00020923" w:rsidRPr="00276EA6">
        <w:rPr>
          <w:i/>
        </w:rPr>
        <w:t>d</w:t>
      </w:r>
      <w:r w:rsidR="00020923" w:rsidRPr="00276EA6">
        <w:rPr>
          <w:i/>
          <w:vertAlign w:val="subscript"/>
        </w:rPr>
        <w:t>Bedford</w:t>
      </w:r>
      <w:r w:rsidR="00020923" w:rsidRPr="00276EA6">
        <w:t>. The scaling factor was chosen so that directly-comparable H3N2 distance estimates obtained using each method were well-aligne</w:t>
      </w:r>
      <w:commentRangeStart w:id="26"/>
      <w:r w:rsidR="00020923" w:rsidRPr="00276EA6">
        <w:t>d</w:t>
      </w:r>
      <w:commentRangeEnd w:id="26"/>
      <w:r w:rsidR="00E508B7">
        <w:rPr>
          <w:rStyle w:val="CommentReference"/>
        </w:rPr>
        <w:commentReference w:id="26"/>
      </w:r>
      <w:r w:rsidR="00DF5F35" w:rsidRPr="00276EA6">
        <w:t xml:space="preserve"> (</w:t>
      </w:r>
      <w:r w:rsidR="00DF5F35" w:rsidRPr="00C02E9F">
        <w:rPr>
          <w:rStyle w:val="SubtitleChar"/>
        </w:rPr>
        <w:t>Fig. S9</w:t>
      </w:r>
      <w:r w:rsidR="00DF5F35" w:rsidRPr="00276EA6">
        <w:t xml:space="preserve">). The </w:t>
      </w:r>
      <w:r w:rsidR="00DF5F35" w:rsidRPr="00276EA6">
        <w:rPr>
          <w:i/>
        </w:rPr>
        <w:t xml:space="preserve">Nextstrain </w:t>
      </w:r>
      <w:r w:rsidR="00DF5F35" w:rsidRPr="00276EA6">
        <w:t xml:space="preserve">data files used in this analysis are archived at </w:t>
      </w:r>
      <w:r w:rsidR="00DF5F35" w:rsidRPr="00276EA6">
        <w:rPr>
          <w:highlight w:val="yellow"/>
        </w:rPr>
        <w:t>###//CODE_LINK//####.</w:t>
      </w:r>
    </w:p>
    <w:p w14:paraId="23B6F92A" w14:textId="77777777" w:rsidR="00374483" w:rsidRPr="00276EA6" w:rsidRDefault="00374483" w:rsidP="00276EA6">
      <w:pPr>
        <w:shd w:val="clear" w:color="auto" w:fill="auto"/>
      </w:pPr>
    </w:p>
    <w:p w14:paraId="7FE4C687" w14:textId="77777777" w:rsidR="00C012F4" w:rsidRPr="00276EA6" w:rsidRDefault="00C012F4" w:rsidP="00276EA6">
      <w:pPr>
        <w:pStyle w:val="Heading2"/>
        <w:shd w:val="clear" w:color="auto" w:fill="auto"/>
      </w:pPr>
      <w:r w:rsidRPr="00276EA6">
        <w:t>Code and data availability</w:t>
      </w:r>
    </w:p>
    <w:p w14:paraId="5D99FC47" w14:textId="20FCBDE4" w:rsidR="00276EA6" w:rsidRDefault="00C012F4" w:rsidP="00A249E4">
      <w:pPr>
        <w:shd w:val="clear" w:color="auto" w:fill="auto"/>
      </w:pPr>
      <w:r w:rsidRPr="00276EA6">
        <w:t>Code to perform all</w:t>
      </w:r>
      <w:r w:rsidR="00CC4B5E" w:rsidRPr="00276EA6">
        <w:t xml:space="preserve"> reported</w:t>
      </w:r>
      <w:r w:rsidRPr="00276EA6">
        <w:t xml:space="preserve"> analyses and construct all plots is available \#\#HERE\#\#. AZDHS data is available </w:t>
      </w:r>
      <w:commentRangeStart w:id="27"/>
      <w:r w:rsidRPr="00276EA6">
        <w:t>as a supplementary data file</w:t>
      </w:r>
      <w:commentRangeEnd w:id="27"/>
      <w:r w:rsidRPr="00276EA6">
        <w:rPr>
          <w:rStyle w:val="CommentReference"/>
        </w:rPr>
        <w:commentReference w:id="27"/>
      </w:r>
      <w:r w:rsidRPr="00276EA6">
        <w:t xml:space="preserve">. </w:t>
      </w:r>
      <w:commentRangeStart w:id="28"/>
      <w:r w:rsidRPr="00276EA6">
        <w:t xml:space="preserve">Data from the INSIGHT study are available by application, </w:t>
      </w:r>
      <w:r w:rsidRPr="00276EA6">
        <w:lastRenderedPageBreak/>
        <w:t>pending approval from the study's scientific review committee (</w:t>
      </w:r>
      <w:hyperlink r:id="rId11" w:history="1">
        <w:r w:rsidRPr="00276EA6">
          <w:rPr>
            <w:rStyle w:val="Hyperlink"/>
            <w:rFonts w:eastAsiaTheme="majorEastAsia"/>
          </w:rPr>
          <w:t>http://insight.ccbr.umn.edu/index.php</w:t>
        </w:r>
      </w:hyperlink>
      <w:r w:rsidRPr="00276EA6">
        <w:t>). Because we are not free to share the INSIGHT data, the posted code contains a</w:t>
      </w:r>
      <w:r w:rsidR="00DC356B">
        <w:t xml:space="preserve"> dummy</w:t>
      </w:r>
      <w:r w:rsidRPr="00276EA6">
        <w:t xml:space="preserve"> INSIGHT data file with scrambled column entries.</w:t>
      </w:r>
      <w:r w:rsidR="00276EA6" w:rsidRPr="00276EA6">
        <w:t xml:space="preserve"> In other words, the data files are formatted properly, and the code will run, but the actual data entries have no biological meaning.</w:t>
      </w:r>
      <w:commentRangeEnd w:id="28"/>
      <w:r w:rsidR="00FC0982">
        <w:rPr>
          <w:rStyle w:val="CommentReference"/>
        </w:rPr>
        <w:commentReference w:id="28"/>
      </w:r>
    </w:p>
    <w:p w14:paraId="68923CE7" w14:textId="77777777" w:rsidR="00A249E4" w:rsidRDefault="00A249E4">
      <w:pPr>
        <w:shd w:val="clear" w:color="auto" w:fill="auto"/>
        <w:spacing w:line="240" w:lineRule="auto"/>
        <w:ind w:firstLine="0"/>
        <w:rPr>
          <w:b/>
          <w:sz w:val="28"/>
          <w:szCs w:val="28"/>
        </w:rPr>
      </w:pPr>
      <w:r>
        <w:br w:type="page"/>
      </w:r>
    </w:p>
    <w:p w14:paraId="10A2FE49" w14:textId="7BC2505F" w:rsidR="00374483" w:rsidRDefault="00276EA6" w:rsidP="00276EA6">
      <w:pPr>
        <w:pStyle w:val="Heading1"/>
      </w:pPr>
      <w:r>
        <w:lastRenderedPageBreak/>
        <w:t>References</w:t>
      </w:r>
    </w:p>
    <w:p w14:paraId="70551F78" w14:textId="4EEEAAC7" w:rsidR="00276EA6" w:rsidRDefault="00276EA6" w:rsidP="00276EA6"/>
    <w:p w14:paraId="0EE71568" w14:textId="77777777" w:rsidR="00DB2C53" w:rsidRPr="00DB2C53" w:rsidRDefault="00276EA6" w:rsidP="00DB2C53">
      <w:pPr>
        <w:pStyle w:val="Bibliography"/>
        <w:rPr>
          <w:color w:val="auto"/>
        </w:rPr>
      </w:pPr>
      <w:r>
        <w:fldChar w:fldCharType="begin"/>
      </w:r>
      <w:r>
        <w:instrText xml:space="preserve"> ADDIN ZOTERO_BIBL {"uncited":[],"omitted":[],"custom":[]} CSL_BIBLIOGRAPHY </w:instrText>
      </w:r>
      <w:r>
        <w:fldChar w:fldCharType="separate"/>
      </w:r>
      <w:r w:rsidR="00DB2C53" w:rsidRPr="00DB2C53">
        <w:rPr>
          <w:color w:val="auto"/>
        </w:rPr>
        <w:t xml:space="preserve">1. </w:t>
      </w:r>
      <w:r w:rsidR="00DB2C53" w:rsidRPr="00DB2C53">
        <w:rPr>
          <w:color w:val="auto"/>
        </w:rPr>
        <w:tab/>
        <w:t xml:space="preserve">Francis T. On the Doctrine of Original Antigenic Sin. Proc Am Philos Soc. 1960;104(6):572–8. </w:t>
      </w:r>
    </w:p>
    <w:p w14:paraId="522CDFB1" w14:textId="77777777" w:rsidR="00DB2C53" w:rsidRPr="00DB2C53" w:rsidRDefault="00DB2C53" w:rsidP="00DB2C53">
      <w:pPr>
        <w:pStyle w:val="Bibliography"/>
        <w:rPr>
          <w:color w:val="auto"/>
        </w:rPr>
      </w:pPr>
      <w:r w:rsidRPr="00DB2C53">
        <w:rPr>
          <w:color w:val="auto"/>
        </w:rPr>
        <w:t xml:space="preserve">2. </w:t>
      </w:r>
      <w:r w:rsidRPr="00DB2C53">
        <w:rPr>
          <w:color w:val="auto"/>
        </w:rPr>
        <w:tab/>
        <w:t xml:space="preserve">Lessler J, Riley S, Read JM, Wang S, Zhu H, Smith GJD, et al. Evidence for Antigenic Seniority in Influenza A (H3N2) Antibody Responses in Southern China. PLOS Pathog. 2012 Jul 19;8(7):e1002802. </w:t>
      </w:r>
    </w:p>
    <w:p w14:paraId="1E8E69E3" w14:textId="77777777" w:rsidR="00DB2C53" w:rsidRPr="00DB2C53" w:rsidRDefault="00DB2C53" w:rsidP="00DB2C53">
      <w:pPr>
        <w:pStyle w:val="Bibliography"/>
        <w:rPr>
          <w:color w:val="auto"/>
        </w:rPr>
      </w:pPr>
      <w:r w:rsidRPr="00DB2C53">
        <w:rPr>
          <w:color w:val="auto"/>
        </w:rPr>
        <w:t xml:space="preserve">3. </w:t>
      </w:r>
      <w:r w:rsidRPr="00DB2C53">
        <w:rPr>
          <w:color w:val="auto"/>
        </w:rPr>
        <w:tab/>
        <w:t xml:space="preserve">Monto AS, Malosh RE, Petrie JG, Martin ET. The Doctrine of Original Antigenic Sin: Separating Good From Evil. J Infect Dis. 2017 Jun 15;215(12):1782–8. </w:t>
      </w:r>
    </w:p>
    <w:p w14:paraId="5880E21C" w14:textId="77777777" w:rsidR="00DB2C53" w:rsidRPr="00DB2C53" w:rsidRDefault="00DB2C53" w:rsidP="00DB2C53">
      <w:pPr>
        <w:pStyle w:val="Bibliography"/>
        <w:rPr>
          <w:color w:val="auto"/>
        </w:rPr>
      </w:pPr>
      <w:r w:rsidRPr="00DB2C53">
        <w:rPr>
          <w:color w:val="auto"/>
        </w:rPr>
        <w:t xml:space="preserve">4. </w:t>
      </w:r>
      <w:r w:rsidRPr="00DB2C53">
        <w:rPr>
          <w:color w:val="auto"/>
        </w:rPr>
        <w:tab/>
        <w:t xml:space="preserve">Zhang A, Stacey HD, Mullarkey CE, Miller MS. Original Antigenic Sin: How First Exposure Shapes Lifelong Anti–Influenza Virus Immune Responses. J Immunol. 2019 Jan 15;202(2):335–40. </w:t>
      </w:r>
    </w:p>
    <w:p w14:paraId="636F324C" w14:textId="77777777" w:rsidR="00DB2C53" w:rsidRPr="00DB2C53" w:rsidRDefault="00DB2C53" w:rsidP="00DB2C53">
      <w:pPr>
        <w:pStyle w:val="Bibliography"/>
        <w:rPr>
          <w:color w:val="auto"/>
        </w:rPr>
      </w:pPr>
      <w:r w:rsidRPr="00DB2C53">
        <w:rPr>
          <w:color w:val="auto"/>
        </w:rPr>
        <w:t xml:space="preserve">5. </w:t>
      </w:r>
      <w:r w:rsidRPr="00DB2C53">
        <w:rPr>
          <w:color w:val="auto"/>
        </w:rPr>
        <w:tab/>
        <w:t xml:space="preserve">Xu R, Ekiert DC, Krause JC, Hai R, Crowe JE, Wilson IA. Structural Basis of Preexisting Immunity to the 2009 H1N1 Pandemic Influenza Virus. Science. 2010 Apr 16;328(5976):357–60. </w:t>
      </w:r>
    </w:p>
    <w:p w14:paraId="3BE97D8E" w14:textId="77777777" w:rsidR="00DB2C53" w:rsidRPr="00DB2C53" w:rsidRDefault="00DB2C53" w:rsidP="00DB2C53">
      <w:pPr>
        <w:pStyle w:val="Bibliography"/>
        <w:rPr>
          <w:color w:val="auto"/>
        </w:rPr>
      </w:pPr>
      <w:r w:rsidRPr="00DB2C53">
        <w:rPr>
          <w:color w:val="auto"/>
        </w:rPr>
        <w:t xml:space="preserve">6. </w:t>
      </w:r>
      <w:r w:rsidRPr="00DB2C53">
        <w:rPr>
          <w:color w:val="auto"/>
        </w:rPr>
        <w:tab/>
        <w:t xml:space="preserve">Hancock K, Veguilla V, Lu X, Zhong W, Butler EN, Sun H, et al. Cross-Reactive Antibody Responses to the 2009 Pandemic H1N1 Influenza Virus. N Engl J Med Boston. 2009 Nov 12;361(20):1945–52. </w:t>
      </w:r>
    </w:p>
    <w:p w14:paraId="0782724D" w14:textId="77777777" w:rsidR="00DB2C53" w:rsidRPr="00DB2C53" w:rsidRDefault="00DB2C53" w:rsidP="00DB2C53">
      <w:pPr>
        <w:pStyle w:val="Bibliography"/>
        <w:rPr>
          <w:color w:val="auto"/>
        </w:rPr>
      </w:pPr>
      <w:r w:rsidRPr="00DB2C53">
        <w:rPr>
          <w:color w:val="auto"/>
        </w:rPr>
        <w:t xml:space="preserve">7. </w:t>
      </w:r>
      <w:r w:rsidRPr="00DB2C53">
        <w:rPr>
          <w:color w:val="auto"/>
        </w:rPr>
        <w:tab/>
        <w:t xml:space="preserve">Simonsen L, Spreeuwenberg P, Lustig R, Taylor RJ, Fleming DM, Kroneman M, et al. Global Mortality Estimates for the 2009 Influenza Pandemic from the GLaMOR Project: A Modeling Study. PLOS Med. 2013 Nov 26;10(11):e1001558. </w:t>
      </w:r>
    </w:p>
    <w:p w14:paraId="3267B2EA" w14:textId="77777777" w:rsidR="00DB2C53" w:rsidRPr="00DB2C53" w:rsidRDefault="00DB2C53" w:rsidP="00DB2C53">
      <w:pPr>
        <w:pStyle w:val="Bibliography"/>
        <w:rPr>
          <w:color w:val="auto"/>
        </w:rPr>
      </w:pPr>
      <w:r w:rsidRPr="00DB2C53">
        <w:rPr>
          <w:color w:val="auto"/>
        </w:rPr>
        <w:t xml:space="preserve">8. </w:t>
      </w:r>
      <w:r w:rsidRPr="00DB2C53">
        <w:rPr>
          <w:color w:val="auto"/>
        </w:rPr>
        <w:tab/>
        <w:t xml:space="preserve">Simonsen L, Reichert TA, Miller MA. The virtues of antigenic sin: consequences of pandemic recycling on influenza-associated mortality. Int Congr Ser. 2004 Jun 1;1263:791–4. </w:t>
      </w:r>
    </w:p>
    <w:p w14:paraId="4F4784A9" w14:textId="77777777" w:rsidR="00DB2C53" w:rsidRPr="00DB2C53" w:rsidRDefault="00DB2C53" w:rsidP="00DB2C53">
      <w:pPr>
        <w:pStyle w:val="Bibliography"/>
        <w:rPr>
          <w:color w:val="auto"/>
        </w:rPr>
      </w:pPr>
      <w:r w:rsidRPr="00DB2C53">
        <w:rPr>
          <w:color w:val="auto"/>
        </w:rPr>
        <w:t xml:space="preserve">9. </w:t>
      </w:r>
      <w:r w:rsidRPr="00DB2C53">
        <w:rPr>
          <w:color w:val="auto"/>
        </w:rPr>
        <w:tab/>
        <w:t xml:space="preserve">Ma J, Dushoff J, Earn DJD. Age-specific mortality risk from pandemic influenza. J Theor Biol. 2011 Nov 7;288:29–34. </w:t>
      </w:r>
    </w:p>
    <w:p w14:paraId="05B93671" w14:textId="77777777" w:rsidR="00DB2C53" w:rsidRPr="00DB2C53" w:rsidRDefault="00DB2C53" w:rsidP="00DB2C53">
      <w:pPr>
        <w:pStyle w:val="Bibliography"/>
        <w:rPr>
          <w:color w:val="auto"/>
        </w:rPr>
      </w:pPr>
      <w:r w:rsidRPr="00DB2C53">
        <w:rPr>
          <w:color w:val="auto"/>
        </w:rPr>
        <w:t xml:space="preserve">10. </w:t>
      </w:r>
      <w:r w:rsidRPr="00DB2C53">
        <w:rPr>
          <w:color w:val="auto"/>
        </w:rPr>
        <w:tab/>
        <w:t xml:space="preserve">Worobey M, Han G-Z, Rambaut A. Genesis and pathogenesis of the 1918 pandemic H1N1 influenza A virus. Proc Natl Acad Sci. 2014 Jun 3;111(22):8107–12. </w:t>
      </w:r>
    </w:p>
    <w:p w14:paraId="2D6A47DF" w14:textId="77777777" w:rsidR="00DB2C53" w:rsidRPr="00DB2C53" w:rsidRDefault="00DB2C53" w:rsidP="00DB2C53">
      <w:pPr>
        <w:pStyle w:val="Bibliography"/>
        <w:rPr>
          <w:color w:val="auto"/>
        </w:rPr>
      </w:pPr>
      <w:r w:rsidRPr="00DB2C53">
        <w:rPr>
          <w:color w:val="auto"/>
        </w:rPr>
        <w:t xml:space="preserve">11. </w:t>
      </w:r>
      <w:r w:rsidRPr="00DB2C53">
        <w:rPr>
          <w:color w:val="auto"/>
        </w:rPr>
        <w:tab/>
        <w:t>Gagnon A, Miller MS, Hallman SA, Bourbeau R, Herring DA, Earn DJD, et al. Age-Specific Mortality During the 1918 Influenza Pandemic: Unravelling the Mystery of High Young Adult Mortality. PLoS ONE [Internet]. 2013 Aug 5 [cited 2019 Apr 4];8(8). Available from: https://www.ncbi.nlm.nih.gov/pmc/articles/PMC3734171/</w:t>
      </w:r>
    </w:p>
    <w:p w14:paraId="6154000A" w14:textId="77777777" w:rsidR="00DB2C53" w:rsidRPr="00DB2C53" w:rsidRDefault="00DB2C53" w:rsidP="00DB2C53">
      <w:pPr>
        <w:pStyle w:val="Bibliography"/>
        <w:rPr>
          <w:color w:val="auto"/>
        </w:rPr>
      </w:pPr>
      <w:r w:rsidRPr="00DB2C53">
        <w:rPr>
          <w:color w:val="auto"/>
        </w:rPr>
        <w:t xml:space="preserve">12. </w:t>
      </w:r>
      <w:r w:rsidRPr="00DB2C53">
        <w:rPr>
          <w:color w:val="auto"/>
        </w:rPr>
        <w:tab/>
        <w:t xml:space="preserve">Gostic KM, Ambrose M, Worobey M, Lloyd-Smith JO. Potent protection against H5N1 and H7N9 influenza via childhood hemagglutinin imprinting. Science. 2016 Nov 11;354(6313):722–6. </w:t>
      </w:r>
    </w:p>
    <w:p w14:paraId="6E926B27" w14:textId="77777777" w:rsidR="00DB2C53" w:rsidRPr="00DB2C53" w:rsidRDefault="00DB2C53" w:rsidP="00DB2C53">
      <w:pPr>
        <w:pStyle w:val="Bibliography"/>
        <w:rPr>
          <w:color w:val="auto"/>
        </w:rPr>
      </w:pPr>
      <w:r w:rsidRPr="00DB2C53">
        <w:rPr>
          <w:color w:val="auto"/>
        </w:rPr>
        <w:t xml:space="preserve">13. </w:t>
      </w:r>
      <w:r w:rsidRPr="00DB2C53">
        <w:rPr>
          <w:color w:val="auto"/>
        </w:rPr>
        <w:tab/>
        <w:t xml:space="preserve">Andrews SF, Huang Y, Kaur K, Popova LI, Ho IY, Pauli NT, et al. Immune history profoundly affects broadly protective B cell responses to influenza. Sci Transl Med. 2015 Dec 2;7(316):316ra192-316ra192. </w:t>
      </w:r>
    </w:p>
    <w:p w14:paraId="0225AA1D" w14:textId="77777777" w:rsidR="00DB2C53" w:rsidRPr="00DB2C53" w:rsidRDefault="00DB2C53" w:rsidP="00DB2C53">
      <w:pPr>
        <w:pStyle w:val="Bibliography"/>
        <w:rPr>
          <w:color w:val="auto"/>
        </w:rPr>
      </w:pPr>
      <w:r w:rsidRPr="00DB2C53">
        <w:rPr>
          <w:color w:val="auto"/>
        </w:rPr>
        <w:t xml:space="preserve">14. </w:t>
      </w:r>
      <w:r w:rsidRPr="00DB2C53">
        <w:rPr>
          <w:color w:val="auto"/>
        </w:rPr>
        <w:tab/>
        <w:t xml:space="preserve">Krammer F. Novel universal influenza virus vaccine approaches. Curr Opin Virol. 2016 Apr;17:95–103. </w:t>
      </w:r>
    </w:p>
    <w:p w14:paraId="79FBC039" w14:textId="77777777" w:rsidR="00DB2C53" w:rsidRPr="00DB2C53" w:rsidRDefault="00DB2C53" w:rsidP="00DB2C53">
      <w:pPr>
        <w:pStyle w:val="Bibliography"/>
        <w:rPr>
          <w:color w:val="auto"/>
        </w:rPr>
      </w:pPr>
      <w:r w:rsidRPr="00DB2C53">
        <w:rPr>
          <w:color w:val="auto"/>
        </w:rPr>
        <w:lastRenderedPageBreak/>
        <w:t xml:space="preserve">15. </w:t>
      </w:r>
      <w:r w:rsidRPr="00DB2C53">
        <w:rPr>
          <w:color w:val="auto"/>
        </w:rPr>
        <w:tab/>
        <w:t xml:space="preserve">Wrammert J, Koutsonanos D, Li G-M, Edupuganti S, Sui J, Morrissey M, et al. Broadly cross-reactive antibodies dominate the human B cell response against 2009 pandemic H1N1 influenza virus infection. J Exp Med. 2011 Jan 17;208(1):181–93. </w:t>
      </w:r>
    </w:p>
    <w:p w14:paraId="4A0A328F" w14:textId="77777777" w:rsidR="00DB2C53" w:rsidRPr="00DB2C53" w:rsidRDefault="00DB2C53" w:rsidP="00DB2C53">
      <w:pPr>
        <w:pStyle w:val="Bibliography"/>
        <w:rPr>
          <w:color w:val="auto"/>
        </w:rPr>
      </w:pPr>
      <w:r w:rsidRPr="00DB2C53">
        <w:rPr>
          <w:color w:val="auto"/>
        </w:rPr>
        <w:t xml:space="preserve">16. </w:t>
      </w:r>
      <w:r w:rsidRPr="00DB2C53">
        <w:rPr>
          <w:color w:val="auto"/>
        </w:rPr>
        <w:tab/>
        <w:t xml:space="preserve">Miller MS, Gardner TJ, Krammer F, Aguado LC, Tortorella D, Basler CF, et al. Neutralizing Antibodies Against Previously Encountered Influenza Virus Strains Increase over Time: A Longitudinal Analysis. Sci Transl Med. 2013 Aug 14;5(198):198ra107-198ra107. </w:t>
      </w:r>
    </w:p>
    <w:p w14:paraId="04427F6E" w14:textId="77777777" w:rsidR="00DB2C53" w:rsidRPr="00DB2C53" w:rsidRDefault="00DB2C53" w:rsidP="00DB2C53">
      <w:pPr>
        <w:pStyle w:val="Bibliography"/>
        <w:rPr>
          <w:color w:val="auto"/>
        </w:rPr>
      </w:pPr>
      <w:r w:rsidRPr="00DB2C53">
        <w:rPr>
          <w:color w:val="auto"/>
        </w:rPr>
        <w:t xml:space="preserve">17. </w:t>
      </w:r>
      <w:r w:rsidRPr="00DB2C53">
        <w:rPr>
          <w:color w:val="auto"/>
        </w:rPr>
        <w:tab/>
        <w:t xml:space="preserve">Lemaitre M, Carrat F. Comparative age distribution of influenza morbidity and mortality during seasonal influenza epidemics and the 2009 H1N1 pandemic. BMC Infect Dis. 2010 Jun 9;10(1):162. </w:t>
      </w:r>
    </w:p>
    <w:p w14:paraId="061F4C85" w14:textId="77777777" w:rsidR="00DB2C53" w:rsidRPr="00DB2C53" w:rsidRDefault="00DB2C53" w:rsidP="00DB2C53">
      <w:pPr>
        <w:pStyle w:val="Bibliography"/>
        <w:rPr>
          <w:color w:val="auto"/>
        </w:rPr>
      </w:pPr>
      <w:r w:rsidRPr="00DB2C53">
        <w:rPr>
          <w:color w:val="auto"/>
        </w:rPr>
        <w:t xml:space="preserve">18. </w:t>
      </w:r>
      <w:r w:rsidRPr="00DB2C53">
        <w:rPr>
          <w:color w:val="auto"/>
        </w:rPr>
        <w:tab/>
        <w:t xml:space="preserve">Glezen WP, Keitel WA, Taber LH, Piedra PA, Clover RD, Couch RB. Age Distribution of Patients with Medically-Attended Illnesses Caused by Sequential Variants of Influenza A/H1N1: Comparison to Age-Specific Infection Rates, 1978–1989. Am J Epidemiol. 1991 Feb 1;133(3):296–304. </w:t>
      </w:r>
    </w:p>
    <w:p w14:paraId="79C74E93" w14:textId="77777777" w:rsidR="00DB2C53" w:rsidRPr="00DB2C53" w:rsidRDefault="00DB2C53" w:rsidP="00DB2C53">
      <w:pPr>
        <w:pStyle w:val="Bibliography"/>
        <w:rPr>
          <w:color w:val="auto"/>
        </w:rPr>
      </w:pPr>
      <w:r w:rsidRPr="00DB2C53">
        <w:rPr>
          <w:color w:val="auto"/>
        </w:rPr>
        <w:t xml:space="preserve">19. </w:t>
      </w:r>
      <w:r w:rsidRPr="00DB2C53">
        <w:rPr>
          <w:color w:val="auto"/>
        </w:rPr>
        <w:tab/>
        <w:t xml:space="preserve">Khiabanian H, Farrell GM, George KS, Rabadan R. Differences in Patient Age Distribution between Influenza A Subtypes. PLOS ONE. 2009 Aug 31;4(8):e6832. </w:t>
      </w:r>
    </w:p>
    <w:p w14:paraId="6E1E4972" w14:textId="77777777" w:rsidR="00DB2C53" w:rsidRPr="00DB2C53" w:rsidRDefault="00DB2C53" w:rsidP="00DB2C53">
      <w:pPr>
        <w:pStyle w:val="Bibliography"/>
        <w:rPr>
          <w:color w:val="auto"/>
        </w:rPr>
      </w:pPr>
      <w:r w:rsidRPr="00DB2C53">
        <w:rPr>
          <w:color w:val="auto"/>
        </w:rPr>
        <w:t xml:space="preserve">20. </w:t>
      </w:r>
      <w:r w:rsidRPr="00DB2C53">
        <w:rPr>
          <w:color w:val="auto"/>
        </w:rPr>
        <w:tab/>
        <w:t xml:space="preserve">Thompson WW, Shay DK, Weintraub E, Brammer L, Cox N, Anderson LJ, et al. Mortality associated with influenza and respiratory syncytial virus in the United States. JAMA. 2003 Jan 8;289(2):179–86. </w:t>
      </w:r>
    </w:p>
    <w:p w14:paraId="1AF497EC" w14:textId="77777777" w:rsidR="00DB2C53" w:rsidRPr="00DB2C53" w:rsidRDefault="00DB2C53" w:rsidP="00DB2C53">
      <w:pPr>
        <w:pStyle w:val="Bibliography"/>
        <w:rPr>
          <w:color w:val="auto"/>
        </w:rPr>
      </w:pPr>
      <w:r w:rsidRPr="00DB2C53">
        <w:rPr>
          <w:color w:val="auto"/>
        </w:rPr>
        <w:t xml:space="preserve">21. </w:t>
      </w:r>
      <w:r w:rsidRPr="00DB2C53">
        <w:rPr>
          <w:color w:val="auto"/>
        </w:rPr>
        <w:tab/>
        <w:t>Thomson CA, Wang Y, Jackson LM, Olson M, Wang W, Liavonchanka A, et al. Pandemic H1N1 Influenza Infection and Vaccination in Humans Induces Cross-Protective Antibodies that Target the Hemagglutinin Stem. Front Immunol [Internet]. 2012 May 8 [cited 2019 Apr 15];3. Available from: https://www.ncbi.nlm.nih.gov/pmc/articles/PMC3347682/</w:t>
      </w:r>
    </w:p>
    <w:p w14:paraId="3474F5CD" w14:textId="77777777" w:rsidR="00DB2C53" w:rsidRPr="00DB2C53" w:rsidRDefault="00DB2C53" w:rsidP="00DB2C53">
      <w:pPr>
        <w:pStyle w:val="Bibliography"/>
        <w:rPr>
          <w:color w:val="auto"/>
        </w:rPr>
      </w:pPr>
      <w:r w:rsidRPr="00DB2C53">
        <w:rPr>
          <w:color w:val="auto"/>
        </w:rPr>
        <w:t xml:space="preserve">22. </w:t>
      </w:r>
      <w:r w:rsidRPr="00DB2C53">
        <w:rPr>
          <w:color w:val="auto"/>
        </w:rPr>
        <w:tab/>
        <w:t xml:space="preserve">Tesini BL, Kanagaiah P, Wang J, Hahn M, Halliley JL, Chaves FA, et al. Broad Hemagglutinin-Specific Memory B Cell Expansion by Seasonal Influenza Virus Infection Reflects Early-Life Imprinting and Adaptation to the Infecting Virus. J Virol. 2019 Apr 15;93(8):e00169-19. </w:t>
      </w:r>
    </w:p>
    <w:p w14:paraId="060694BD" w14:textId="77777777" w:rsidR="00DB2C53" w:rsidRPr="00DB2C53" w:rsidRDefault="00DB2C53" w:rsidP="00DB2C53">
      <w:pPr>
        <w:pStyle w:val="Bibliography"/>
        <w:rPr>
          <w:color w:val="auto"/>
        </w:rPr>
      </w:pPr>
      <w:r w:rsidRPr="00DB2C53">
        <w:rPr>
          <w:color w:val="auto"/>
        </w:rPr>
        <w:t xml:space="preserve">23. </w:t>
      </w:r>
      <w:r w:rsidRPr="00DB2C53">
        <w:rPr>
          <w:color w:val="auto"/>
        </w:rPr>
        <w:tab/>
        <w:t xml:space="preserve">Bedford T, Riley S, Barr IG, Broor S, Chadha M, Cox NJ, et al. Global circulation patterns of seasonal influenza viruses vary with antigenic drift. Nature. 2015 Jul;523(7559):217–20. </w:t>
      </w:r>
    </w:p>
    <w:p w14:paraId="4584D347" w14:textId="77777777" w:rsidR="00DB2C53" w:rsidRPr="00DB2C53" w:rsidRDefault="00DB2C53" w:rsidP="00DB2C53">
      <w:pPr>
        <w:pStyle w:val="Bibliography"/>
        <w:rPr>
          <w:color w:val="auto"/>
        </w:rPr>
      </w:pPr>
      <w:r w:rsidRPr="00DB2C53">
        <w:rPr>
          <w:color w:val="auto"/>
        </w:rPr>
        <w:t xml:space="preserve">24. </w:t>
      </w:r>
      <w:r w:rsidRPr="00DB2C53">
        <w:rPr>
          <w:color w:val="auto"/>
        </w:rPr>
        <w:tab/>
        <w:t>Arizona Department of Health Services. Case Definitions for Communicable Morbidities [Internet]. 2019. Available from: https://www.azdhs.gov/documents/preparedness/epidemiology-disease-control/disease-investigation-resources/case-definitions.pdf</w:t>
      </w:r>
    </w:p>
    <w:p w14:paraId="13AA229D" w14:textId="77777777" w:rsidR="00DB2C53" w:rsidRPr="00DB2C53" w:rsidRDefault="00DB2C53" w:rsidP="00DB2C53">
      <w:pPr>
        <w:pStyle w:val="Bibliography"/>
        <w:rPr>
          <w:color w:val="auto"/>
        </w:rPr>
      </w:pPr>
      <w:r w:rsidRPr="00DB2C53">
        <w:rPr>
          <w:color w:val="auto"/>
        </w:rPr>
        <w:t xml:space="preserve">25. </w:t>
      </w:r>
      <w:r w:rsidRPr="00DB2C53">
        <w:rPr>
          <w:color w:val="auto"/>
        </w:rPr>
        <w:tab/>
        <w:t xml:space="preserve">Jhung MA, Swerdlow D, Olsen SJ, Jernigan D, Biggerstaff M, Kamimoto L, et al. Epidemiology of 2009 Pandemic Influenza A (H1N1) in the United States. Clin Infect Dis. 2011 Jan 1;52(suppl_1):S13–26. </w:t>
      </w:r>
    </w:p>
    <w:p w14:paraId="00FE9005" w14:textId="77777777" w:rsidR="00DB2C53" w:rsidRPr="00DB2C53" w:rsidRDefault="00DB2C53" w:rsidP="00DB2C53">
      <w:pPr>
        <w:pStyle w:val="Bibliography"/>
        <w:rPr>
          <w:color w:val="auto"/>
        </w:rPr>
      </w:pPr>
      <w:r w:rsidRPr="00DB2C53">
        <w:rPr>
          <w:color w:val="auto"/>
        </w:rPr>
        <w:t xml:space="preserve">26. </w:t>
      </w:r>
      <w:r w:rsidRPr="00DB2C53">
        <w:rPr>
          <w:color w:val="auto"/>
        </w:rPr>
        <w:tab/>
        <w:t>Burnham KP, Anderson DR. Model Selection and Multimodel Inference: A Practical Information-Theoretic Approach [Internet]. 2nd ed. New York: Springer-Verlag; 2002 [cited 2019 Apr 16]. Available from: https://www.springer.com/us/book/9780387953649</w:t>
      </w:r>
    </w:p>
    <w:p w14:paraId="40E7BF06" w14:textId="77777777" w:rsidR="00DB2C53" w:rsidRPr="00DB2C53" w:rsidRDefault="00DB2C53" w:rsidP="00DB2C53">
      <w:pPr>
        <w:pStyle w:val="Bibliography"/>
        <w:rPr>
          <w:color w:val="auto"/>
        </w:rPr>
      </w:pPr>
      <w:r w:rsidRPr="00DB2C53">
        <w:rPr>
          <w:color w:val="auto"/>
        </w:rPr>
        <w:t xml:space="preserve">27. </w:t>
      </w:r>
      <w:r w:rsidRPr="00DB2C53">
        <w:rPr>
          <w:color w:val="auto"/>
        </w:rPr>
        <w:tab/>
        <w:t xml:space="preserve">Hadfield J, Megill C, Bell SM, Huddleston J, Potter B, Callender C, et al. Nextstrain: real-time tracking of pathogen evolution. Bioinformatics. 2018 Dec 1;34(23):4121–3. </w:t>
      </w:r>
    </w:p>
    <w:p w14:paraId="15980D4B" w14:textId="77777777" w:rsidR="00DB2C53" w:rsidRPr="00DB2C53" w:rsidRDefault="00DB2C53" w:rsidP="00DB2C53">
      <w:pPr>
        <w:pStyle w:val="Bibliography"/>
        <w:rPr>
          <w:color w:val="auto"/>
        </w:rPr>
      </w:pPr>
      <w:r w:rsidRPr="00DB2C53">
        <w:rPr>
          <w:color w:val="auto"/>
        </w:rPr>
        <w:lastRenderedPageBreak/>
        <w:t xml:space="preserve">28. </w:t>
      </w:r>
      <w:r w:rsidRPr="00DB2C53">
        <w:rPr>
          <w:color w:val="auto"/>
        </w:rPr>
        <w:tab/>
        <w:t xml:space="preserve">Neher RA, Bedford T, Daniels RS, Russell CA, Shraiman BI. Prediction, dynamics, and visualization of antigenic phenotypes of seasonal influenza viruses. Proc Natl Acad Sci. 2016 Mar 22;113(12):E1701–9. </w:t>
      </w:r>
    </w:p>
    <w:p w14:paraId="0542B976" w14:textId="77777777" w:rsidR="00DB2C53" w:rsidRPr="00DB2C53" w:rsidRDefault="00DB2C53" w:rsidP="00DB2C53">
      <w:pPr>
        <w:pStyle w:val="Bibliography"/>
        <w:rPr>
          <w:color w:val="auto"/>
        </w:rPr>
      </w:pPr>
      <w:r w:rsidRPr="00DB2C53">
        <w:rPr>
          <w:color w:val="auto"/>
        </w:rPr>
        <w:t xml:space="preserve">29. </w:t>
      </w:r>
      <w:r w:rsidRPr="00DB2C53">
        <w:rPr>
          <w:color w:val="auto"/>
        </w:rPr>
        <w:tab/>
        <w:t xml:space="preserve">Bedford T, Suchard MA, Lemey P, Dudas G, Gregory V, Hay AJ, et al. Integrating influenza antigenic dynamics with molecular evolution. Losick R, editor. eLife. 2014 Feb 4;3:e01914. </w:t>
      </w:r>
    </w:p>
    <w:p w14:paraId="6BD194B8" w14:textId="77777777" w:rsidR="00DB2C53" w:rsidRPr="00DB2C53" w:rsidRDefault="00DB2C53" w:rsidP="00DB2C53">
      <w:pPr>
        <w:pStyle w:val="Bibliography"/>
        <w:rPr>
          <w:color w:val="auto"/>
        </w:rPr>
      </w:pPr>
      <w:r w:rsidRPr="00DB2C53">
        <w:rPr>
          <w:color w:val="auto"/>
        </w:rPr>
        <w:t xml:space="preserve">30. </w:t>
      </w:r>
      <w:r w:rsidRPr="00DB2C53">
        <w:rPr>
          <w:color w:val="auto"/>
        </w:rPr>
        <w:tab/>
        <w:t xml:space="preserve">Smith DJ, Lapedes AS, Jong JC de, Bestebroer TM, Rimmelzwaan GF, Osterhaus ADME, et al. Mapping the Antigenic and Genetic Evolution of Influenza Virus. Science. 2004 Jul 16;305(5682):371–6. </w:t>
      </w:r>
    </w:p>
    <w:p w14:paraId="6243412A" w14:textId="77777777" w:rsidR="00DB2C53" w:rsidRPr="00DB2C53" w:rsidRDefault="00DB2C53" w:rsidP="00DB2C53">
      <w:pPr>
        <w:pStyle w:val="Bibliography"/>
        <w:rPr>
          <w:color w:val="auto"/>
        </w:rPr>
      </w:pPr>
      <w:r w:rsidRPr="00DB2C53">
        <w:rPr>
          <w:color w:val="auto"/>
        </w:rPr>
        <w:t xml:space="preserve">31. </w:t>
      </w:r>
      <w:r w:rsidRPr="00DB2C53">
        <w:rPr>
          <w:color w:val="auto"/>
        </w:rPr>
        <w:tab/>
        <w:t xml:space="preserve">Cowling BJ, Sullivan SG. The Value of Neuraminidase Inhibition Antibody Titers in Influenza Seroepidemiology. J Infect Dis. 2019 Jan 9;219(3):341–3. </w:t>
      </w:r>
    </w:p>
    <w:p w14:paraId="4927DEDE" w14:textId="77777777" w:rsidR="00DB2C53" w:rsidRPr="00DB2C53" w:rsidRDefault="00DB2C53" w:rsidP="00DB2C53">
      <w:pPr>
        <w:pStyle w:val="Bibliography"/>
        <w:rPr>
          <w:color w:val="auto"/>
        </w:rPr>
      </w:pPr>
      <w:r w:rsidRPr="00DB2C53">
        <w:rPr>
          <w:color w:val="auto"/>
        </w:rPr>
        <w:t xml:space="preserve">32. </w:t>
      </w:r>
      <w:r w:rsidRPr="00DB2C53">
        <w:rPr>
          <w:color w:val="auto"/>
        </w:rPr>
        <w:tab/>
        <w:t xml:space="preserve">Huang QS, Bandaranayake D, Wood T, Newbern EC, Seeds R, Ralston J, et al. Risk Factors and Attack Rates of Seasonal Influenza Infection: Results of the Southern Hemisphere Influenza and Vaccine Effectiveness Research and Surveillance (SHIVERS) Seroepidemiologic Cohort Study. J Infect Dis. 2019 Jan 9;219(3):347–57. </w:t>
      </w:r>
    </w:p>
    <w:p w14:paraId="199DD918" w14:textId="77777777" w:rsidR="00DB2C53" w:rsidRPr="00DB2C53" w:rsidRDefault="00DB2C53" w:rsidP="00DB2C53">
      <w:pPr>
        <w:pStyle w:val="Bibliography"/>
        <w:rPr>
          <w:color w:val="auto"/>
        </w:rPr>
      </w:pPr>
      <w:r w:rsidRPr="00DB2C53">
        <w:rPr>
          <w:color w:val="auto"/>
        </w:rPr>
        <w:t xml:space="preserve">33. </w:t>
      </w:r>
      <w:r w:rsidRPr="00DB2C53">
        <w:rPr>
          <w:color w:val="auto"/>
        </w:rPr>
        <w:tab/>
        <w:t>RFA-AI-18-010: Impact of Initial Influenza Exposure on Immunity in Infants (U01 Clinical Trial Not Allowed) [Internet]. [cited 2019 Apr 15]. Available from: https://grants.nih.gov/grants/guide/rfa-files/RFA-AI-18-010.html</w:t>
      </w:r>
    </w:p>
    <w:p w14:paraId="579E3D84" w14:textId="77777777" w:rsidR="00DB2C53" w:rsidRPr="00DB2C53" w:rsidRDefault="00DB2C53" w:rsidP="00DB2C53">
      <w:pPr>
        <w:pStyle w:val="Bibliography"/>
        <w:rPr>
          <w:color w:val="auto"/>
        </w:rPr>
      </w:pPr>
      <w:r w:rsidRPr="00DB2C53">
        <w:rPr>
          <w:color w:val="auto"/>
        </w:rPr>
        <w:t xml:space="preserve">34. </w:t>
      </w:r>
      <w:r w:rsidRPr="00DB2C53">
        <w:rPr>
          <w:color w:val="auto"/>
        </w:rPr>
        <w:tab/>
        <w:t xml:space="preserve">Grenfell BT, Pybus OG, Gog JR, Wood JLN, Daly JM, Mumford JA, et al. Unifying the Epidemiological and Evolutionary Dynamics of Pathogens. Science. 2004 Jan 16;303(5656):327–32. </w:t>
      </w:r>
    </w:p>
    <w:p w14:paraId="6CAADBF3" w14:textId="77777777" w:rsidR="00DB2C53" w:rsidRPr="00DB2C53" w:rsidRDefault="00DB2C53" w:rsidP="00DB2C53">
      <w:pPr>
        <w:pStyle w:val="Bibliography"/>
        <w:rPr>
          <w:color w:val="auto"/>
        </w:rPr>
      </w:pPr>
      <w:r w:rsidRPr="00DB2C53">
        <w:rPr>
          <w:color w:val="auto"/>
        </w:rPr>
        <w:t xml:space="preserve">35. </w:t>
      </w:r>
      <w:r w:rsidRPr="00DB2C53">
        <w:rPr>
          <w:color w:val="auto"/>
        </w:rPr>
        <w:tab/>
        <w:t>Age-specific differences in the dynamics of protective immunity to influenza | Nature Communications [Internet]. [cited 2019 May 6]. Available from: https://www.nature.com/articles/s41467-019-09652-6</w:t>
      </w:r>
    </w:p>
    <w:p w14:paraId="71C4E1CD" w14:textId="77777777" w:rsidR="00DB2C53" w:rsidRPr="00DB2C53" w:rsidRDefault="00DB2C53" w:rsidP="00DB2C53">
      <w:pPr>
        <w:pStyle w:val="Bibliography"/>
        <w:rPr>
          <w:color w:val="auto"/>
        </w:rPr>
      </w:pPr>
      <w:r w:rsidRPr="00DB2C53">
        <w:rPr>
          <w:color w:val="auto"/>
        </w:rPr>
        <w:t xml:space="preserve">36. </w:t>
      </w:r>
      <w:r w:rsidRPr="00DB2C53">
        <w:rPr>
          <w:color w:val="auto"/>
        </w:rPr>
        <w:tab/>
        <w:t xml:space="preserve">Rozo M, Gronvall GK. The Reemergent 1977 H1N1 Strain and the Gain-of-Function Debate. mBio. 2015 Sep 1;6(4):e01013-15. </w:t>
      </w:r>
    </w:p>
    <w:p w14:paraId="29175E4D" w14:textId="77777777" w:rsidR="00DB2C53" w:rsidRPr="00DB2C53" w:rsidRDefault="00DB2C53" w:rsidP="00DB2C53">
      <w:pPr>
        <w:pStyle w:val="Bibliography"/>
        <w:rPr>
          <w:color w:val="auto"/>
        </w:rPr>
      </w:pPr>
      <w:r w:rsidRPr="00DB2C53">
        <w:rPr>
          <w:color w:val="auto"/>
        </w:rPr>
        <w:t xml:space="preserve">37. </w:t>
      </w:r>
      <w:r w:rsidRPr="00DB2C53">
        <w:rPr>
          <w:color w:val="auto"/>
        </w:rPr>
        <w:tab/>
        <w:t xml:space="preserve">Nakajima K, Desselberger U, Palese P. Recent human influenza A (H1N1) viruses are closely related genetically to strains isolated in 1950. Nature. 1978 Jul;274(5669):334. </w:t>
      </w:r>
    </w:p>
    <w:p w14:paraId="008967F3" w14:textId="77777777" w:rsidR="00DB2C53" w:rsidRPr="00DB2C53" w:rsidRDefault="00DB2C53" w:rsidP="00DB2C53">
      <w:pPr>
        <w:pStyle w:val="Bibliography"/>
        <w:rPr>
          <w:color w:val="auto"/>
        </w:rPr>
      </w:pPr>
      <w:r w:rsidRPr="00DB2C53">
        <w:rPr>
          <w:color w:val="auto"/>
        </w:rPr>
        <w:t xml:space="preserve">38. </w:t>
      </w:r>
      <w:r w:rsidRPr="00DB2C53">
        <w:rPr>
          <w:color w:val="auto"/>
        </w:rPr>
        <w:tab/>
        <w:t xml:space="preserve">Linderman SL, Chambers BS, Zost SJ, Parkhouse K, Li Y, Herrmann C, et al. Potential antigenic explanation for atypical H1N1 infections among middle-aged adults during the 2013–2014 influenza season. Proc Natl Acad Sci. 2014 Nov 4;111(44):15798–803. </w:t>
      </w:r>
    </w:p>
    <w:p w14:paraId="32657CB1" w14:textId="77777777" w:rsidR="00DB2C53" w:rsidRPr="00DB2C53" w:rsidRDefault="00DB2C53" w:rsidP="00DB2C53">
      <w:pPr>
        <w:pStyle w:val="Bibliography"/>
        <w:rPr>
          <w:color w:val="auto"/>
        </w:rPr>
      </w:pPr>
      <w:r w:rsidRPr="00DB2C53">
        <w:rPr>
          <w:color w:val="auto"/>
        </w:rPr>
        <w:t xml:space="preserve">39. </w:t>
      </w:r>
      <w:r w:rsidRPr="00DB2C53">
        <w:rPr>
          <w:color w:val="auto"/>
        </w:rPr>
        <w:tab/>
        <w:t xml:space="preserve">Cobey S, Hensley SE. Immune history and influenza virus susceptibility. Curr Opin Virol. 2017 Feb 1;22:105–11. </w:t>
      </w:r>
    </w:p>
    <w:p w14:paraId="7A6D5A9B" w14:textId="77777777" w:rsidR="00DB2C53" w:rsidRPr="00DB2C53" w:rsidRDefault="00DB2C53" w:rsidP="00DB2C53">
      <w:pPr>
        <w:pStyle w:val="Bibliography"/>
        <w:rPr>
          <w:color w:val="auto"/>
        </w:rPr>
      </w:pPr>
      <w:r w:rsidRPr="00DB2C53">
        <w:rPr>
          <w:color w:val="auto"/>
        </w:rPr>
        <w:t xml:space="preserve">40. </w:t>
      </w:r>
      <w:r w:rsidRPr="00DB2C53">
        <w:rPr>
          <w:color w:val="auto"/>
        </w:rPr>
        <w:tab/>
        <w:t xml:space="preserve">Palache A, Oriol-Mathieu V, Fino M, Xydia-Charmanta M. Seasonal influenza vaccine dose distribution in 195 countries (2004–2013): Little progress in estimated global vaccination coverage. Vaccine. 2015 Oct 13;33(42):5598–605. </w:t>
      </w:r>
    </w:p>
    <w:p w14:paraId="5039DC83" w14:textId="77777777" w:rsidR="00DB2C53" w:rsidRPr="00DB2C53" w:rsidRDefault="00DB2C53" w:rsidP="00DB2C53">
      <w:pPr>
        <w:pStyle w:val="Bibliography"/>
        <w:rPr>
          <w:color w:val="auto"/>
        </w:rPr>
      </w:pPr>
      <w:r w:rsidRPr="00DB2C53">
        <w:rPr>
          <w:color w:val="auto"/>
        </w:rPr>
        <w:t xml:space="preserve">41. </w:t>
      </w:r>
      <w:r w:rsidRPr="00DB2C53">
        <w:rPr>
          <w:color w:val="auto"/>
        </w:rPr>
        <w:tab/>
        <w:t xml:space="preserve">Vanessen G, Palache A, Forleo E, Fedson D. Influenza vaccination in 2000: recommendations and vaccine use in 50 developed and rapidly developing countries. Vaccine. 2003 May 1;21(16):1780–5. </w:t>
      </w:r>
    </w:p>
    <w:p w14:paraId="56CD7AE9" w14:textId="77777777" w:rsidR="00DB2C53" w:rsidRPr="00DB2C53" w:rsidRDefault="00DB2C53" w:rsidP="00DB2C53">
      <w:pPr>
        <w:pStyle w:val="Bibliography"/>
        <w:rPr>
          <w:color w:val="auto"/>
        </w:rPr>
      </w:pPr>
      <w:r w:rsidRPr="00DB2C53">
        <w:rPr>
          <w:color w:val="auto"/>
        </w:rPr>
        <w:lastRenderedPageBreak/>
        <w:t xml:space="preserve">42. </w:t>
      </w:r>
      <w:r w:rsidRPr="00DB2C53">
        <w:rPr>
          <w:color w:val="auto"/>
        </w:rPr>
        <w:tab/>
        <w:t>WHO | FluNet [Internet]. WHO. [cited 2019 Apr 15]. Available from: http://www.who.int/influenza/gisrs_laboratory/flunet/en/</w:t>
      </w:r>
    </w:p>
    <w:p w14:paraId="23F11703" w14:textId="77777777" w:rsidR="00DB2C53" w:rsidRPr="00DB2C53" w:rsidRDefault="00DB2C53" w:rsidP="00DB2C53">
      <w:pPr>
        <w:pStyle w:val="Bibliography"/>
        <w:rPr>
          <w:color w:val="auto"/>
        </w:rPr>
      </w:pPr>
      <w:r w:rsidRPr="00DB2C53">
        <w:rPr>
          <w:color w:val="auto"/>
        </w:rPr>
        <w:t xml:space="preserve">43. </w:t>
      </w:r>
      <w:r w:rsidRPr="00DB2C53">
        <w:rPr>
          <w:color w:val="auto"/>
        </w:rPr>
        <w:tab/>
        <w:t>FluView Interactive | CDC [Internet]. 2018 [cited 2019 Apr 15]. Available from: https://www.cdc.gov/flu/weekly/fluviewinteractive.htm</w:t>
      </w:r>
    </w:p>
    <w:p w14:paraId="730C83D0" w14:textId="77777777" w:rsidR="00DB2C53" w:rsidRPr="00DB2C53" w:rsidRDefault="00DB2C53" w:rsidP="00DB2C53">
      <w:pPr>
        <w:pStyle w:val="Bibliography"/>
        <w:rPr>
          <w:color w:val="auto"/>
        </w:rPr>
      </w:pPr>
      <w:r w:rsidRPr="00DB2C53">
        <w:rPr>
          <w:color w:val="auto"/>
        </w:rPr>
        <w:t xml:space="preserve">44. </w:t>
      </w:r>
      <w:r w:rsidRPr="00DB2C53">
        <w:rPr>
          <w:color w:val="auto"/>
        </w:rPr>
        <w:tab/>
        <w:t xml:space="preserve">Bogner P, Capua I, Lipman DJ, Cox NJ. A global initiative on sharing avian flu data. Nature. 2006 Aug;442(7106):981. </w:t>
      </w:r>
    </w:p>
    <w:p w14:paraId="4229A578" w14:textId="77777777" w:rsidR="00DB2C53" w:rsidRPr="00DB2C53" w:rsidRDefault="00DB2C53" w:rsidP="00DB2C53">
      <w:pPr>
        <w:pStyle w:val="Bibliography"/>
        <w:rPr>
          <w:color w:val="auto"/>
        </w:rPr>
      </w:pPr>
      <w:r w:rsidRPr="00DB2C53">
        <w:rPr>
          <w:color w:val="auto"/>
        </w:rPr>
        <w:t xml:space="preserve">45. </w:t>
      </w:r>
      <w:r w:rsidRPr="00DB2C53">
        <w:rPr>
          <w:color w:val="auto"/>
        </w:rPr>
        <w:tab/>
        <w:t>Sagulenko P, Puller V, Neher RA. TreeTime: Maximum-likelihood phylodynamic analysis. Virus Evol [Internet]. 2018 Jan 8 [cited 2019 Apr 12];4(1). Available from: https://www.ncbi.nlm.nih.gov/pmc/articles/PMC5758920/</w:t>
      </w:r>
    </w:p>
    <w:p w14:paraId="52BDBD71" w14:textId="77777777" w:rsidR="00DB2C53" w:rsidRPr="00DB2C53" w:rsidRDefault="00DB2C53" w:rsidP="00DB2C53">
      <w:pPr>
        <w:pStyle w:val="Bibliography"/>
        <w:rPr>
          <w:color w:val="auto"/>
        </w:rPr>
      </w:pPr>
      <w:r w:rsidRPr="00DB2C53">
        <w:rPr>
          <w:color w:val="auto"/>
        </w:rPr>
        <w:t xml:space="preserve">46. </w:t>
      </w:r>
      <w:r w:rsidRPr="00DB2C53">
        <w:rPr>
          <w:color w:val="auto"/>
        </w:rPr>
        <w:tab/>
        <w:t xml:space="preserve">Gagnon A, Acosta E, Miller MS. Reporting and evaluating influenza virus surveillance data: An argument for incidence by single year of age. Vaccine. 2018 Oct 8;36(42):6249–52. </w:t>
      </w:r>
    </w:p>
    <w:p w14:paraId="54197184" w14:textId="77777777" w:rsidR="00DB2C53" w:rsidRPr="00DB2C53" w:rsidRDefault="00DB2C53" w:rsidP="00DB2C53">
      <w:pPr>
        <w:pStyle w:val="Bibliography"/>
        <w:rPr>
          <w:color w:val="auto"/>
        </w:rPr>
      </w:pPr>
      <w:r w:rsidRPr="00DB2C53">
        <w:rPr>
          <w:color w:val="auto"/>
        </w:rPr>
        <w:t xml:space="preserve">47. </w:t>
      </w:r>
      <w:r w:rsidRPr="00DB2C53">
        <w:rPr>
          <w:color w:val="auto"/>
        </w:rPr>
        <w:tab/>
        <w:t xml:space="preserve">Dushoff J, Plotkin JB, Viboud C, Earn DJD, Simonsen L. Mortality due to Influenza in the United States—An Annualized Regression Approach Using Multiple-Cause Mortality Data. Am J Epidemiol. 2006 Jan 15;163(2):181–7. </w:t>
      </w:r>
    </w:p>
    <w:p w14:paraId="6F24AA25" w14:textId="77777777" w:rsidR="00DB2C53" w:rsidRPr="00DB2C53" w:rsidRDefault="00DB2C53" w:rsidP="00DB2C53">
      <w:pPr>
        <w:pStyle w:val="Bibliography"/>
        <w:rPr>
          <w:color w:val="auto"/>
        </w:rPr>
      </w:pPr>
      <w:r w:rsidRPr="00DB2C53">
        <w:rPr>
          <w:color w:val="auto"/>
        </w:rPr>
        <w:t xml:space="preserve">48. </w:t>
      </w:r>
      <w:r w:rsidRPr="00DB2C53">
        <w:rPr>
          <w:color w:val="auto"/>
        </w:rPr>
        <w:tab/>
        <w:t xml:space="preserve">Bolker BM. Ecological Models and Data in R. Princeton University Press; 2008. 409 p. </w:t>
      </w:r>
    </w:p>
    <w:p w14:paraId="351A7CF8" w14:textId="4A624194" w:rsidR="00276EA6" w:rsidRPr="00276EA6" w:rsidRDefault="00276EA6" w:rsidP="00A249E4">
      <w:pPr>
        <w:pStyle w:val="Bibliography"/>
      </w:pPr>
      <w:r>
        <w:fldChar w:fldCharType="end"/>
      </w:r>
    </w:p>
    <w:sectPr w:rsidR="00276EA6" w:rsidRPr="00276EA6" w:rsidSect="00C559A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atelyn Gostic" w:date="2019-05-07T11:43:00Z" w:initials="KG">
    <w:p w14:paraId="30DACAE7" w14:textId="7AEFC0FB" w:rsidR="003D25D9" w:rsidRDefault="003D25D9">
      <w:pPr>
        <w:pStyle w:val="CommentText"/>
      </w:pPr>
      <w:r>
        <w:rPr>
          <w:rStyle w:val="CommentReference"/>
        </w:rPr>
        <w:annotationRef/>
      </w:r>
      <w:r>
        <w:t>Winne is going on maternity leave and asked to be taken off the author list.</w:t>
      </w:r>
    </w:p>
  </w:comment>
  <w:comment w:id="2" w:author="Katelyn Gostic" w:date="2019-05-07T18:06:00Z" w:initials="KG">
    <w:p w14:paraId="1B320C4F" w14:textId="41D08CE1" w:rsidR="003D25D9" w:rsidRDefault="003D25D9">
      <w:pPr>
        <w:pStyle w:val="CommentText"/>
      </w:pPr>
      <w:r>
        <w:rPr>
          <w:rStyle w:val="CommentReference"/>
        </w:rPr>
        <w:annotationRef/>
      </w:r>
      <w:r>
        <w:t>Mike, is this valid, or am I overstepping here?</w:t>
      </w:r>
    </w:p>
  </w:comment>
  <w:comment w:id="3" w:author="James Lloyd-Smith" w:date="2019-05-03T14:54:00Z" w:initials="JL">
    <w:p w14:paraId="271CE349" w14:textId="1D6B3436" w:rsidR="003D25D9" w:rsidRDefault="003D25D9">
      <w:pPr>
        <w:pStyle w:val="CommentText"/>
      </w:pPr>
      <w:r>
        <w:rPr>
          <w:rStyle w:val="CommentReference"/>
        </w:rPr>
        <w:annotationRef/>
      </w:r>
      <w:r>
        <w:t>First mention, need to define.  I suggest a strong short paragraph earlier in the intro where you explain HA, NA, subtypes vs group, etc.</w:t>
      </w:r>
    </w:p>
  </w:comment>
  <w:comment w:id="4" w:author="Katelyn Gostic" w:date="2019-05-07T19:09:00Z" w:initials="KG">
    <w:p w14:paraId="7159093B" w14:textId="1C5A00E0" w:rsidR="003D25D9" w:rsidRDefault="003D25D9">
      <w:pPr>
        <w:pStyle w:val="CommentText"/>
      </w:pPr>
      <w:r>
        <w:rPr>
          <w:rStyle w:val="CommentReference"/>
        </w:rPr>
        <w:annotationRef/>
      </w:r>
      <w:r>
        <w:t>As we discussed on Monday, I’m not sure we really need a whole paragraph. Let’s see what Mike and Cecile think?</w:t>
      </w:r>
    </w:p>
  </w:comment>
  <w:comment w:id="6" w:author="James Lloyd-Smith" w:date="2019-05-03T16:14:00Z" w:initials="JL">
    <w:p w14:paraId="55BB04F6" w14:textId="0DE157FB" w:rsidR="003D25D9" w:rsidRDefault="003D25D9">
      <w:pPr>
        <w:pStyle w:val="CommentText"/>
      </w:pPr>
      <w:r>
        <w:rPr>
          <w:rStyle w:val="CommentReference"/>
        </w:rPr>
        <w:annotationRef/>
      </w:r>
      <w:r>
        <w:t xml:space="preserve">Are you confident speaking as though we know these are antibody responses?  Maybe the literature backs this up enough.  </w:t>
      </w:r>
    </w:p>
  </w:comment>
  <w:comment w:id="5" w:author="Katelyn Gostic" w:date="2019-05-06T12:12:00Z" w:initials="KG">
    <w:p w14:paraId="1308253F" w14:textId="14479E1E" w:rsidR="003D25D9" w:rsidRDefault="003D25D9">
      <w:pPr>
        <w:pStyle w:val="CommentText"/>
      </w:pPr>
      <w:r>
        <w:rPr>
          <w:rStyle w:val="CommentReference"/>
        </w:rPr>
        <w:annotationRef/>
      </w:r>
      <w:r>
        <w:t>Yes, I think this reference provides enough evidence for now.</w:t>
      </w:r>
    </w:p>
    <w:p w14:paraId="4F30548C" w14:textId="77777777" w:rsidR="003D25D9" w:rsidRDefault="003D25D9">
      <w:pPr>
        <w:pStyle w:val="CommentText"/>
      </w:pPr>
    </w:p>
    <w:p w14:paraId="6C1D64E7" w14:textId="6339D271" w:rsidR="003D25D9" w:rsidRDefault="003D25D9" w:rsidP="008A2B54">
      <w:pPr>
        <w:pStyle w:val="CommentText"/>
        <w:ind w:firstLine="0"/>
      </w:pPr>
      <w:r>
        <w:t>I asked Sarah Cobey about this last week too, and she seemed to know of additional unpublished data in Patrick Wilson, Florian Krammer and Scott Hensley’s labs that show similar stalk-specific imprinting patterns, but of course this is just word-of mouth for now, so let’s focus on these two published studies.</w:t>
      </w:r>
    </w:p>
  </w:comment>
  <w:comment w:id="7" w:author="Katelyn Gostic" w:date="2019-04-16T14:28:00Z" w:initials="KG">
    <w:p w14:paraId="7873E082" w14:textId="2A758361" w:rsidR="003D25D9" w:rsidRDefault="003D25D9">
      <w:pPr>
        <w:pStyle w:val="CommentText"/>
      </w:pPr>
      <w:r>
        <w:rPr>
          <w:rStyle w:val="CommentReference"/>
        </w:rPr>
        <w:annotationRef/>
      </w:r>
      <w:r>
        <w:t>The PLoS recommended format is the standard:</w:t>
      </w:r>
    </w:p>
    <w:p w14:paraId="0F310210" w14:textId="77777777" w:rsidR="003D25D9" w:rsidRDefault="003D25D9">
      <w:pPr>
        <w:pStyle w:val="CommentText"/>
      </w:pPr>
    </w:p>
    <w:p w14:paraId="1204EE43" w14:textId="77777777" w:rsidR="003D25D9" w:rsidRDefault="003D25D9">
      <w:pPr>
        <w:pStyle w:val="CommentText"/>
      </w:pPr>
      <w:r>
        <w:t>Abstract</w:t>
      </w:r>
    </w:p>
    <w:p w14:paraId="4DA0F9CB" w14:textId="77777777" w:rsidR="003D25D9" w:rsidRDefault="003D25D9">
      <w:pPr>
        <w:pStyle w:val="CommentText"/>
      </w:pPr>
      <w:r>
        <w:t>Intro</w:t>
      </w:r>
    </w:p>
    <w:p w14:paraId="011EF81F" w14:textId="77777777" w:rsidR="003D25D9" w:rsidRDefault="003D25D9">
      <w:pPr>
        <w:pStyle w:val="CommentText"/>
      </w:pPr>
      <w:r>
        <w:t>Results</w:t>
      </w:r>
    </w:p>
    <w:p w14:paraId="4410FDF9" w14:textId="77777777" w:rsidR="003D25D9" w:rsidRDefault="003D25D9">
      <w:pPr>
        <w:pStyle w:val="CommentText"/>
      </w:pPr>
      <w:r>
        <w:t>Discussion</w:t>
      </w:r>
    </w:p>
    <w:p w14:paraId="51FE453B" w14:textId="77777777" w:rsidR="003D25D9" w:rsidRDefault="003D25D9">
      <w:pPr>
        <w:pStyle w:val="CommentText"/>
      </w:pPr>
      <w:r>
        <w:t>Methods</w:t>
      </w:r>
    </w:p>
    <w:p w14:paraId="3D32FBDB" w14:textId="77777777" w:rsidR="003D25D9" w:rsidRDefault="003D25D9">
      <w:pPr>
        <w:pStyle w:val="CommentText"/>
      </w:pPr>
    </w:p>
    <w:p w14:paraId="34EA4991" w14:textId="77777777" w:rsidR="003D25D9" w:rsidRDefault="003D25D9">
      <w:pPr>
        <w:pStyle w:val="CommentText"/>
      </w:pPr>
    </w:p>
    <w:p w14:paraId="71AE1041" w14:textId="77777777" w:rsidR="003D25D9" w:rsidRDefault="003D25D9">
      <w:pPr>
        <w:pStyle w:val="CommentText"/>
      </w:pPr>
      <w:r>
        <w:t>I was having trouble explaining what we found without putting half the methods section in the results. So Jamie suggested I add these two non-standard sections, “The Data” and “The Model”</w:t>
      </w:r>
    </w:p>
    <w:p w14:paraId="069575A3" w14:textId="77777777" w:rsidR="003D25D9" w:rsidRDefault="003D25D9">
      <w:pPr>
        <w:pStyle w:val="CommentText"/>
      </w:pPr>
    </w:p>
    <w:p w14:paraId="15AE6F96" w14:textId="5B0021AB" w:rsidR="003D25D9" w:rsidRDefault="003D25D9">
      <w:pPr>
        <w:pStyle w:val="CommentText"/>
      </w:pPr>
      <w:r>
        <w:t>I’m open to feedback on structure, but after a great deal of rearranging, I think this is the best approach I’ve tried.</w:t>
      </w:r>
    </w:p>
  </w:comment>
  <w:comment w:id="8" w:author="Katelyn Gostic" w:date="2019-04-16T14:27:00Z" w:initials="KG">
    <w:p w14:paraId="1EED67F6" w14:textId="77777777" w:rsidR="003D25D9" w:rsidRDefault="003D25D9">
      <w:pPr>
        <w:pStyle w:val="CommentText"/>
      </w:pPr>
      <w:r>
        <w:rPr>
          <w:rStyle w:val="CommentReference"/>
        </w:rPr>
        <w:annotationRef/>
      </w:r>
      <w:r>
        <w:t>Jamie noted last time that this strategy splits the year up into two 6-month seasons, so cases observed in (e.g.) Poland during the summer would be classified into Poland’s SH season, which is kind of weird.</w:t>
      </w:r>
    </w:p>
    <w:p w14:paraId="40ED9D63" w14:textId="77777777" w:rsidR="003D25D9" w:rsidRDefault="003D25D9">
      <w:pPr>
        <w:pStyle w:val="CommentText"/>
      </w:pPr>
    </w:p>
    <w:p w14:paraId="75FD9209" w14:textId="77777777" w:rsidR="003D25D9" w:rsidRDefault="003D25D9">
      <w:pPr>
        <w:pStyle w:val="CommentText"/>
      </w:pPr>
      <w:r>
        <w:t>I checked back into the data and verified that this sort of misclassification doesn’t happen very often. Almost all cases in the NH seasons occurred north of the equator and almost all cases in the SH seasons occurred south of the equator.</w:t>
      </w:r>
    </w:p>
    <w:p w14:paraId="5672D5E1" w14:textId="77777777" w:rsidR="003D25D9" w:rsidRDefault="003D25D9">
      <w:pPr>
        <w:pStyle w:val="CommentText"/>
      </w:pPr>
    </w:p>
    <w:p w14:paraId="6BB57410" w14:textId="77777777" w:rsidR="003D25D9" w:rsidRDefault="003D25D9">
      <w:pPr>
        <w:pStyle w:val="CommentText"/>
      </w:pPr>
      <w:r>
        <w:t xml:space="preserve">I guess that an alternate strategy would be to define 12-month influenza seasons as beginning in October within any country north of the equator and in June within any country south of the equator. I originally opted for 6-month seasons though, because the data contain some tropical countries (e.g. Thailand, Peru), which are probably influenced by epidemics in both the Northern and Southern hemisphere. </w:t>
      </w:r>
    </w:p>
    <w:p w14:paraId="49565645" w14:textId="77777777" w:rsidR="003D25D9" w:rsidRDefault="003D25D9">
      <w:pPr>
        <w:pStyle w:val="CommentText"/>
      </w:pPr>
    </w:p>
    <w:p w14:paraId="484A41BA" w14:textId="53B7C142" w:rsidR="003D25D9" w:rsidRDefault="003D25D9">
      <w:pPr>
        <w:pStyle w:val="CommentText"/>
      </w:pPr>
      <w:r>
        <w:t>Please let me know if anyone has strong opinions. I could re-do this before submission .</w:t>
      </w:r>
    </w:p>
  </w:comment>
  <w:comment w:id="9" w:author="James Lloyd-Smith" w:date="2019-05-03T16:33:00Z" w:initials="JL">
    <w:p w14:paraId="26C95EBA" w14:textId="712132CF" w:rsidR="003D25D9" w:rsidRDefault="003D25D9">
      <w:pPr>
        <w:pStyle w:val="CommentText"/>
      </w:pPr>
      <w:r>
        <w:rPr>
          <w:rStyle w:val="CommentReference"/>
        </w:rPr>
        <w:annotationRef/>
      </w:r>
      <w:r>
        <w:t>I’m happy to wait and see if a reviewer asks for a different approach.  I don’t see this as very important, and it’s unlikely to lead to lethal critiques.</w:t>
      </w:r>
    </w:p>
  </w:comment>
  <w:comment w:id="10" w:author="Katelyn Gostic" w:date="2019-04-15T10:04:00Z" w:initials="KG">
    <w:p w14:paraId="78F32AF1" w14:textId="6443C781" w:rsidR="003D25D9" w:rsidRDefault="003D25D9">
      <w:pPr>
        <w:pStyle w:val="CommentText"/>
      </w:pPr>
      <w:r>
        <w:rPr>
          <w:rStyle w:val="CommentReference"/>
        </w:rPr>
        <w:annotationRef/>
      </w:r>
      <w:r>
        <w:t>Should I ditch Figs. S6-S7 (alternate smoothing parameters, INSIGHT data)? They are kind of redundant. Fig. S3 shows alt. smoothing of AZ data.</w:t>
      </w:r>
    </w:p>
  </w:comment>
  <w:comment w:id="11" w:author="James Lloyd-Smith" w:date="2019-05-03T17:01:00Z" w:initials="JL">
    <w:p w14:paraId="2F5E6228" w14:textId="1426F9DA" w:rsidR="003D25D9" w:rsidRDefault="003D25D9">
      <w:pPr>
        <w:pStyle w:val="CommentText"/>
      </w:pPr>
      <w:r>
        <w:rPr>
          <w:rStyle w:val="CommentReference"/>
        </w:rPr>
        <w:annotationRef/>
      </w:r>
      <w:r>
        <w:t>They don’t hurt.  If you only show for AZ data, then people might think you’re hiding these.</w:t>
      </w:r>
    </w:p>
  </w:comment>
  <w:comment w:id="12" w:author="James Lloyd-Smith" w:date="2019-05-03T21:20:00Z" w:initials="JL">
    <w:p w14:paraId="6B1B89E1" w14:textId="585216B7" w:rsidR="003D25D9" w:rsidRDefault="003D25D9">
      <w:pPr>
        <w:pStyle w:val="CommentText"/>
      </w:pPr>
      <w:r>
        <w:rPr>
          <w:rStyle w:val="CommentReference"/>
        </w:rPr>
        <w:annotationRef/>
      </w:r>
      <w:r>
        <w:t>I like this compact Fig 4.  It gets the point across, and we don’t miss the details.</w:t>
      </w:r>
    </w:p>
  </w:comment>
  <w:comment w:id="13" w:author="Katelyn Gostic" w:date="2019-04-11T08:19:00Z" w:initials="KG">
    <w:p w14:paraId="2B82AF28" w14:textId="77777777" w:rsidR="003D25D9" w:rsidRDefault="003D25D9">
      <w:pPr>
        <w:pStyle w:val="CommentText"/>
      </w:pPr>
      <w:r>
        <w:rPr>
          <w:rStyle w:val="CommentReference"/>
        </w:rPr>
        <w:annotationRef/>
      </w:r>
      <w:r>
        <w:t>Could delete this chunk, and shorten this paragraph if we need to cut length.</w:t>
      </w:r>
    </w:p>
    <w:p w14:paraId="71E357EA" w14:textId="77777777" w:rsidR="003D25D9" w:rsidRDefault="003D25D9">
      <w:pPr>
        <w:pStyle w:val="CommentText"/>
      </w:pPr>
    </w:p>
    <w:p w14:paraId="562C8080" w14:textId="77524555" w:rsidR="003D25D9" w:rsidRDefault="003D25D9">
      <w:pPr>
        <w:pStyle w:val="CommentText"/>
      </w:pPr>
      <w:r>
        <w:t>I don’t think these within-model patterns are the core message.</w:t>
      </w:r>
    </w:p>
  </w:comment>
  <w:comment w:id="14" w:author="James Lloyd-Smith" w:date="2019-05-03T17:17:00Z" w:initials="JL">
    <w:p w14:paraId="5DFD785A" w14:textId="3593AE62" w:rsidR="003D25D9" w:rsidRDefault="003D25D9">
      <w:pPr>
        <w:pStyle w:val="CommentText"/>
      </w:pPr>
      <w:r>
        <w:rPr>
          <w:rStyle w:val="CommentReference"/>
        </w:rPr>
        <w:annotationRef/>
      </w:r>
      <w:r>
        <w:t>I agree they’re not the core message, but I’d err on the side of leaving them in for now. Then you’ve got something to cut if they ask you to…</w:t>
      </w:r>
    </w:p>
  </w:comment>
  <w:comment w:id="15" w:author="James Lloyd-Smith" w:date="2019-05-03T17:24:00Z" w:initials="JL">
    <w:p w14:paraId="69A822F0" w14:textId="497833BA" w:rsidR="003D25D9" w:rsidRDefault="003D25D9">
      <w:pPr>
        <w:pStyle w:val="CommentText"/>
      </w:pPr>
      <w:r>
        <w:rPr>
          <w:rStyle w:val="CommentReference"/>
        </w:rPr>
        <w:annotationRef/>
      </w:r>
      <w:r>
        <w:t xml:space="preserve">Maybe add ‘; strains that have changed substantially (i.e. those exhibiting higher antigenic advance) will be less restricted to children’.  Just to close the loop for people. </w:t>
      </w:r>
    </w:p>
  </w:comment>
  <w:comment w:id="16" w:author="James Lloyd-Smith" w:date="2019-05-03T17:30:00Z" w:initials="JL">
    <w:p w14:paraId="7D6EC650" w14:textId="12FA9E1A" w:rsidR="003D25D9" w:rsidRDefault="003D25D9">
      <w:pPr>
        <w:pStyle w:val="CommentText"/>
      </w:pPr>
      <w:r>
        <w:t>Would ‘s</w:t>
      </w:r>
      <w:r>
        <w:rPr>
          <w:rStyle w:val="CommentReference"/>
        </w:rPr>
        <w:annotationRef/>
      </w:r>
      <w:r>
        <w:t>peed’ be better?</w:t>
      </w:r>
    </w:p>
  </w:comment>
  <w:comment w:id="17" w:author="Katelyn Gostic" w:date="2019-05-06T13:11:00Z" w:initials="KG">
    <w:p w14:paraId="0C003E1D" w14:textId="77777777" w:rsidR="003D25D9" w:rsidRDefault="003D25D9">
      <w:pPr>
        <w:pStyle w:val="CommentText"/>
      </w:pPr>
      <w:r>
        <w:rPr>
          <w:rStyle w:val="CommentReference"/>
        </w:rPr>
        <w:annotationRef/>
      </w:r>
      <w:r>
        <w:t xml:space="preserve">I struggled with this word choice, actually. I think that “speed” or “rate” implies the average speed over time, but really what I looked at was magnitude from year to year. </w:t>
      </w:r>
    </w:p>
    <w:p w14:paraId="5322D897" w14:textId="77777777" w:rsidR="003D25D9" w:rsidRDefault="003D25D9">
      <w:pPr>
        <w:pStyle w:val="CommentText"/>
      </w:pPr>
    </w:p>
    <w:p w14:paraId="4CC1D4E2" w14:textId="270DA0A4" w:rsidR="003D25D9" w:rsidRDefault="003D25D9">
      <w:pPr>
        <w:pStyle w:val="CommentText"/>
      </w:pPr>
      <w:r>
        <w:t>Do others want to weigh in? I could be convinced to change this.</w:t>
      </w:r>
    </w:p>
  </w:comment>
  <w:comment w:id="19" w:author="Katelyn Gostic" w:date="2019-04-16T15:26:00Z" w:initials="KG">
    <w:p w14:paraId="0941B910" w14:textId="08D983A3" w:rsidR="003D25D9" w:rsidRDefault="003D25D9">
      <w:pPr>
        <w:pStyle w:val="CommentText"/>
      </w:pPr>
      <w:r>
        <w:rPr>
          <w:rStyle w:val="CommentReference"/>
        </w:rPr>
        <w:annotationRef/>
      </w:r>
      <w:r>
        <w:t>Is this clear?</w:t>
      </w:r>
    </w:p>
  </w:comment>
  <w:comment w:id="20" w:author="James Lloyd-Smith" w:date="2019-05-03T21:53:00Z" w:initials="JL">
    <w:p w14:paraId="4E44111F" w14:textId="6E070150" w:rsidR="003D25D9" w:rsidRDefault="003D25D9">
      <w:pPr>
        <w:pStyle w:val="CommentText"/>
      </w:pPr>
      <w:r>
        <w:rPr>
          <w:rStyle w:val="CommentReference"/>
        </w:rPr>
        <w:annotationRef/>
      </w:r>
      <w:r>
        <w:t>I think I got it.  Cool idea.</w:t>
      </w:r>
    </w:p>
  </w:comment>
  <w:comment w:id="21" w:author="James Lloyd-Smith" w:date="2019-05-03T22:21:00Z" w:initials="JL">
    <w:p w14:paraId="23FFB6CF" w14:textId="6AB7AF54" w:rsidR="003D25D9" w:rsidRDefault="003D25D9">
      <w:pPr>
        <w:pStyle w:val="CommentText"/>
      </w:pPr>
      <w:r>
        <w:rPr>
          <w:rStyle w:val="CommentReference"/>
        </w:rPr>
        <w:annotationRef/>
      </w:r>
      <w:r>
        <w:t>Could add the Influenza Research Database</w:t>
      </w:r>
    </w:p>
    <w:p w14:paraId="3F098171" w14:textId="37124D70" w:rsidR="003D25D9" w:rsidRDefault="003D25D9">
      <w:pPr>
        <w:pStyle w:val="CommentText"/>
      </w:pPr>
      <w:hyperlink r:id="rId1" w:history="1">
        <w:r>
          <w:rPr>
            <w:rStyle w:val="Hyperlink"/>
          </w:rPr>
          <w:t>https://www.fludb.org/</w:t>
        </w:r>
      </w:hyperlink>
    </w:p>
    <w:p w14:paraId="03E8F0AD" w14:textId="41F7BCE1" w:rsidR="003D25D9" w:rsidRDefault="003D25D9">
      <w:pPr>
        <w:pStyle w:val="CommentText"/>
      </w:pPr>
      <w:r>
        <w:t>The JCVI guys were plugging it to me.</w:t>
      </w:r>
    </w:p>
  </w:comment>
  <w:comment w:id="22" w:author="Katelyn Gostic" w:date="2019-05-06T14:28:00Z" w:initials="KG">
    <w:p w14:paraId="5AFA6801" w14:textId="2C0005A5" w:rsidR="003D25D9" w:rsidRDefault="003D25D9">
      <w:pPr>
        <w:pStyle w:val="CommentText"/>
      </w:pPr>
      <w:r>
        <w:rPr>
          <w:rStyle w:val="CommentReference"/>
        </w:rPr>
        <w:annotationRef/>
      </w:r>
      <w:r>
        <w:t>I think the IRD data all gets reported up to WHO and then ultimately deposited in GISAID though. Cecile, do you know if that’s true?</w:t>
      </w:r>
    </w:p>
    <w:p w14:paraId="4187AC31" w14:textId="77777777" w:rsidR="003D25D9" w:rsidRDefault="003D25D9">
      <w:pPr>
        <w:pStyle w:val="CommentText"/>
      </w:pPr>
    </w:p>
    <w:p w14:paraId="563BACB9" w14:textId="5A33A4BC" w:rsidR="003D25D9" w:rsidRDefault="003D25D9">
      <w:pPr>
        <w:pStyle w:val="CommentText"/>
      </w:pPr>
      <w:r>
        <w:t>I guess it wouldn’t hurt to cite anyway. Gold stars all around for data sharing!</w:t>
      </w:r>
    </w:p>
  </w:comment>
  <w:comment w:id="23" w:author="James Lloyd-Smith" w:date="2019-05-03T22:23:00Z" w:initials="JL">
    <w:p w14:paraId="51131667" w14:textId="63E1CBD7" w:rsidR="003D25D9" w:rsidRDefault="003D25D9">
      <w:pPr>
        <w:pStyle w:val="CommentText"/>
      </w:pPr>
      <w:r>
        <w:rPr>
          <w:rStyle w:val="CommentReference"/>
        </w:rPr>
        <w:annotationRef/>
      </w:r>
      <w:r>
        <w:t>This is a fair point, but feels a bit weird in the discussion of a research paper.</w:t>
      </w:r>
    </w:p>
  </w:comment>
  <w:comment w:id="24" w:author="Katelyn Gostic" w:date="2019-05-06T14:31:00Z" w:initials="KG">
    <w:p w14:paraId="2EEC868C" w14:textId="7D7F77B9" w:rsidR="003D25D9" w:rsidRDefault="003D25D9">
      <w:pPr>
        <w:pStyle w:val="CommentText"/>
      </w:pPr>
      <w:r>
        <w:rPr>
          <w:rStyle w:val="CommentReference"/>
        </w:rPr>
        <w:annotationRef/>
      </w:r>
      <w:r>
        <w:t>I agree, but I’d advocate to keep it in. I think a big political issue in the broader discussion about data sharing is that data collectors don’t feel like data users appreciate the difficulty of their work.</w:t>
      </w:r>
    </w:p>
  </w:comment>
  <w:comment w:id="25" w:author="Katelyn Gostic" w:date="2019-05-07T19:41:00Z" w:initials="KG">
    <w:p w14:paraId="4CC10E11" w14:textId="72B2544F" w:rsidR="003D25D9" w:rsidRDefault="003D25D9">
      <w:pPr>
        <w:pStyle w:val="CommentText"/>
      </w:pPr>
      <w:r>
        <w:rPr>
          <w:rStyle w:val="CommentReference"/>
        </w:rPr>
        <w:annotationRef/>
      </w:r>
      <w:r>
        <w:t>I need to add a few citations here.</w:t>
      </w:r>
    </w:p>
  </w:comment>
  <w:comment w:id="26" w:author="James Lloyd-Smith" w:date="2019-05-03T23:53:00Z" w:initials="JL">
    <w:p w14:paraId="31143EAC" w14:textId="160C3ABD" w:rsidR="003D25D9" w:rsidRDefault="003D25D9">
      <w:pPr>
        <w:pStyle w:val="CommentText"/>
      </w:pPr>
      <w:r>
        <w:rPr>
          <w:rStyle w:val="CommentReference"/>
        </w:rPr>
        <w:annotationRef/>
      </w:r>
      <w:r>
        <w:t xml:space="preserve">Maybe make the point that the H1 data were analyzed separately anyway, so this doesn’t have a quantitative impact on any results. </w:t>
      </w:r>
    </w:p>
  </w:comment>
  <w:comment w:id="27" w:author="Katelyn Gostic" w:date="2019-04-10T16:41:00Z" w:initials="KG">
    <w:p w14:paraId="7D622A0E" w14:textId="7AD8C5A0" w:rsidR="003D25D9" w:rsidRDefault="003D25D9" w:rsidP="00C012F4">
      <w:pPr>
        <w:pStyle w:val="CommentText"/>
      </w:pPr>
      <w:r>
        <w:rPr>
          <w:rStyle w:val="CommentReference"/>
        </w:rPr>
        <w:annotationRef/>
      </w:r>
      <w:r>
        <w:t>Need to check with Shane and Rebecca that this is ok</w:t>
      </w:r>
    </w:p>
  </w:comment>
  <w:comment w:id="28" w:author="Katelyn Gostic" w:date="2019-04-16T16:07:00Z" w:initials="KG">
    <w:p w14:paraId="3718DE7A" w14:textId="1763C1A4" w:rsidR="003D25D9" w:rsidRDefault="003D25D9">
      <w:pPr>
        <w:pStyle w:val="CommentText"/>
      </w:pPr>
      <w:r>
        <w:rPr>
          <w:rStyle w:val="CommentReference"/>
        </w:rPr>
        <w:annotationRef/>
      </w:r>
      <w:r>
        <w:t>PLoS requires deposition of all datasets, so this might be a problem… Let’s check in with the INSIGHT authors on policy and then see what happens in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DACAE7" w15:done="0"/>
  <w15:commentEx w15:paraId="1B320C4F" w15:done="0"/>
  <w15:commentEx w15:paraId="271CE349" w15:done="0"/>
  <w15:commentEx w15:paraId="7159093B" w15:paraIdParent="271CE349" w15:done="0"/>
  <w15:commentEx w15:paraId="55BB04F6" w15:done="0"/>
  <w15:commentEx w15:paraId="6C1D64E7" w15:paraIdParent="55BB04F6" w15:done="0"/>
  <w15:commentEx w15:paraId="15AE6F96" w15:done="0"/>
  <w15:commentEx w15:paraId="484A41BA" w15:done="0"/>
  <w15:commentEx w15:paraId="26C95EBA" w15:paraIdParent="484A41BA" w15:done="0"/>
  <w15:commentEx w15:paraId="78F32AF1" w15:done="0"/>
  <w15:commentEx w15:paraId="2F5E6228" w15:paraIdParent="78F32AF1" w15:done="0"/>
  <w15:commentEx w15:paraId="6B1B89E1" w15:done="0"/>
  <w15:commentEx w15:paraId="562C8080" w15:done="0"/>
  <w15:commentEx w15:paraId="5DFD785A" w15:paraIdParent="562C8080" w15:done="0"/>
  <w15:commentEx w15:paraId="69A822F0" w15:done="1"/>
  <w15:commentEx w15:paraId="7D6EC650" w15:done="0"/>
  <w15:commentEx w15:paraId="4CC1D4E2" w15:paraIdParent="7D6EC650" w15:done="0"/>
  <w15:commentEx w15:paraId="0941B910" w15:done="0"/>
  <w15:commentEx w15:paraId="4E44111F" w15:paraIdParent="0941B910" w15:done="0"/>
  <w15:commentEx w15:paraId="03E8F0AD" w15:done="0"/>
  <w15:commentEx w15:paraId="563BACB9" w15:paraIdParent="03E8F0AD" w15:done="0"/>
  <w15:commentEx w15:paraId="51131667" w15:done="0"/>
  <w15:commentEx w15:paraId="2EEC868C" w15:paraIdParent="51131667" w15:done="0"/>
  <w15:commentEx w15:paraId="4CC10E11" w15:done="0"/>
  <w15:commentEx w15:paraId="31143EAC" w15:done="0"/>
  <w15:commentEx w15:paraId="7D622A0E" w15:done="0"/>
  <w15:commentEx w15:paraId="3718DE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DACAE7" w16cid:durableId="207BEDDC"/>
  <w16cid:commentId w16cid:paraId="1B320C4F" w16cid:durableId="207C47C2"/>
  <w16cid:commentId w16cid:paraId="271CE349" w16cid:durableId="2077BEAC"/>
  <w16cid:commentId w16cid:paraId="7159093B" w16cid:durableId="207C5661"/>
  <w16cid:commentId w16cid:paraId="55BB04F6" w16cid:durableId="207D2FE5"/>
  <w16cid:commentId w16cid:paraId="6C1D64E7" w16cid:durableId="207AA34B"/>
  <w16cid:commentId w16cid:paraId="15AE6F96" w16cid:durableId="206064F6"/>
  <w16cid:commentId w16cid:paraId="484A41BA" w16cid:durableId="206064DC"/>
  <w16cid:commentId w16cid:paraId="26C95EBA" w16cid:durableId="2077BEB7"/>
  <w16cid:commentId w16cid:paraId="78F32AF1" w16cid:durableId="205ED5C6"/>
  <w16cid:commentId w16cid:paraId="2F5E6228" w16cid:durableId="2077BEBC"/>
  <w16cid:commentId w16cid:paraId="6B1B89E1" w16cid:durableId="2077BEBE"/>
  <w16cid:commentId w16cid:paraId="562C8080" w16cid:durableId="20597717"/>
  <w16cid:commentId w16cid:paraId="5DFD785A" w16cid:durableId="2077BEC1"/>
  <w16cid:commentId w16cid:paraId="69A822F0" w16cid:durableId="2077BEC7"/>
  <w16cid:commentId w16cid:paraId="7D6EC650" w16cid:durableId="2077BEC9"/>
  <w16cid:commentId w16cid:paraId="4CC1D4E2" w16cid:durableId="207AB10B"/>
  <w16cid:commentId w16cid:paraId="0941B910" w16cid:durableId="20607288"/>
  <w16cid:commentId w16cid:paraId="4E44111F" w16cid:durableId="2077BED5"/>
  <w16cid:commentId w16cid:paraId="03E8F0AD" w16cid:durableId="2077BEDD"/>
  <w16cid:commentId w16cid:paraId="563BACB9" w16cid:durableId="207AC316"/>
  <w16cid:commentId w16cid:paraId="51131667" w16cid:durableId="2077BEDE"/>
  <w16cid:commentId w16cid:paraId="2EEC868C" w16cid:durableId="207AC3A7"/>
  <w16cid:commentId w16cid:paraId="4CC10E11" w16cid:durableId="207C5DE7"/>
  <w16cid:commentId w16cid:paraId="31143EAC" w16cid:durableId="2077BEE7"/>
  <w16cid:commentId w16cid:paraId="7D622A0E" w16cid:durableId="20589B33"/>
  <w16cid:commentId w16cid:paraId="3718DE7A" w16cid:durableId="20607C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4E59B3" w14:textId="77777777" w:rsidR="000D08FF" w:rsidRDefault="000D08FF" w:rsidP="00657DC4">
      <w:pPr>
        <w:spacing w:line="240" w:lineRule="auto"/>
      </w:pPr>
      <w:r>
        <w:separator/>
      </w:r>
    </w:p>
  </w:endnote>
  <w:endnote w:type="continuationSeparator" w:id="0">
    <w:p w14:paraId="2878CB71" w14:textId="77777777" w:rsidR="000D08FF" w:rsidRDefault="000D08FF" w:rsidP="00657D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0611A1" w14:textId="77777777" w:rsidR="000D08FF" w:rsidRDefault="000D08FF" w:rsidP="00657DC4">
      <w:pPr>
        <w:spacing w:line="240" w:lineRule="auto"/>
      </w:pPr>
      <w:r>
        <w:separator/>
      </w:r>
    </w:p>
  </w:footnote>
  <w:footnote w:type="continuationSeparator" w:id="0">
    <w:p w14:paraId="28EF55FA" w14:textId="77777777" w:rsidR="000D08FF" w:rsidRDefault="000D08FF" w:rsidP="00657D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5F5E08"/>
    <w:multiLevelType w:val="hybridMultilevel"/>
    <w:tmpl w:val="B9B4CBEE"/>
    <w:lvl w:ilvl="0" w:tplc="E806C4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72CD6BD3"/>
    <w:multiLevelType w:val="hybridMultilevel"/>
    <w:tmpl w:val="C30C357A"/>
    <w:lvl w:ilvl="0" w:tplc="CB0401A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73055475"/>
    <w:multiLevelType w:val="hybridMultilevel"/>
    <w:tmpl w:val="B0BA79DE"/>
    <w:lvl w:ilvl="0" w:tplc="A184C2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lyn Gostic">
    <w15:presenceInfo w15:providerId="AD" w15:userId="S::kgostic@personalmicrosoftsoftware.ucla.edu::273de5bb-e76b-44f0-bde6-5c290d634e89"/>
  </w15:person>
  <w15:person w15:author="James Lloyd-Smith">
    <w15:presenceInfo w15:providerId="Windows Live" w15:userId="c26db69c5d3a89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481E"/>
    <w:rsid w:val="00000BCC"/>
    <w:rsid w:val="00004079"/>
    <w:rsid w:val="00004800"/>
    <w:rsid w:val="00010704"/>
    <w:rsid w:val="00010DB3"/>
    <w:rsid w:val="000134F2"/>
    <w:rsid w:val="00020923"/>
    <w:rsid w:val="0002311C"/>
    <w:rsid w:val="0002358B"/>
    <w:rsid w:val="000249D2"/>
    <w:rsid w:val="00025920"/>
    <w:rsid w:val="000279CC"/>
    <w:rsid w:val="00027C8C"/>
    <w:rsid w:val="0004108C"/>
    <w:rsid w:val="00041844"/>
    <w:rsid w:val="00043B30"/>
    <w:rsid w:val="00044271"/>
    <w:rsid w:val="00052985"/>
    <w:rsid w:val="00053092"/>
    <w:rsid w:val="00057D81"/>
    <w:rsid w:val="0006047B"/>
    <w:rsid w:val="00080DF5"/>
    <w:rsid w:val="00090E68"/>
    <w:rsid w:val="0009422F"/>
    <w:rsid w:val="000A1CBD"/>
    <w:rsid w:val="000A58C5"/>
    <w:rsid w:val="000A60EF"/>
    <w:rsid w:val="000A7C38"/>
    <w:rsid w:val="000B1313"/>
    <w:rsid w:val="000B6E54"/>
    <w:rsid w:val="000B7405"/>
    <w:rsid w:val="000C5BA0"/>
    <w:rsid w:val="000D08FF"/>
    <w:rsid w:val="000F6F65"/>
    <w:rsid w:val="001006F3"/>
    <w:rsid w:val="00101D12"/>
    <w:rsid w:val="0010345F"/>
    <w:rsid w:val="00105E12"/>
    <w:rsid w:val="00115228"/>
    <w:rsid w:val="001156DE"/>
    <w:rsid w:val="00116A67"/>
    <w:rsid w:val="001243A4"/>
    <w:rsid w:val="00130F28"/>
    <w:rsid w:val="00132A72"/>
    <w:rsid w:val="00134CED"/>
    <w:rsid w:val="00135F7B"/>
    <w:rsid w:val="00141A74"/>
    <w:rsid w:val="00141DDB"/>
    <w:rsid w:val="001446BC"/>
    <w:rsid w:val="00145904"/>
    <w:rsid w:val="001533AF"/>
    <w:rsid w:val="0016048C"/>
    <w:rsid w:val="00165DB6"/>
    <w:rsid w:val="001717DC"/>
    <w:rsid w:val="00184A22"/>
    <w:rsid w:val="001857FE"/>
    <w:rsid w:val="00191293"/>
    <w:rsid w:val="0019181F"/>
    <w:rsid w:val="001929DE"/>
    <w:rsid w:val="001953D9"/>
    <w:rsid w:val="00197158"/>
    <w:rsid w:val="001A1404"/>
    <w:rsid w:val="001A202D"/>
    <w:rsid w:val="001A7DA9"/>
    <w:rsid w:val="001B0E3E"/>
    <w:rsid w:val="001B5155"/>
    <w:rsid w:val="001B612B"/>
    <w:rsid w:val="001C10EE"/>
    <w:rsid w:val="001C744D"/>
    <w:rsid w:val="001D4FC6"/>
    <w:rsid w:val="001E2BD5"/>
    <w:rsid w:val="001E5BD8"/>
    <w:rsid w:val="001F6718"/>
    <w:rsid w:val="00201103"/>
    <w:rsid w:val="00204C88"/>
    <w:rsid w:val="0021176C"/>
    <w:rsid w:val="0022392F"/>
    <w:rsid w:val="00230C94"/>
    <w:rsid w:val="00241B71"/>
    <w:rsid w:val="002511E6"/>
    <w:rsid w:val="0025230C"/>
    <w:rsid w:val="00254C2E"/>
    <w:rsid w:val="00255E2E"/>
    <w:rsid w:val="002604A9"/>
    <w:rsid w:val="0026097F"/>
    <w:rsid w:val="00263E35"/>
    <w:rsid w:val="0026439E"/>
    <w:rsid w:val="00264636"/>
    <w:rsid w:val="00267632"/>
    <w:rsid w:val="00271B5A"/>
    <w:rsid w:val="00273D9F"/>
    <w:rsid w:val="00274F1C"/>
    <w:rsid w:val="00276EA6"/>
    <w:rsid w:val="002971D6"/>
    <w:rsid w:val="002A02BA"/>
    <w:rsid w:val="002A0830"/>
    <w:rsid w:val="002A0B88"/>
    <w:rsid w:val="002A0C29"/>
    <w:rsid w:val="002B6E69"/>
    <w:rsid w:val="002B7093"/>
    <w:rsid w:val="002C0019"/>
    <w:rsid w:val="002C7B9D"/>
    <w:rsid w:val="002D0DE7"/>
    <w:rsid w:val="002D6568"/>
    <w:rsid w:val="002D7D40"/>
    <w:rsid w:val="002E2793"/>
    <w:rsid w:val="002F0983"/>
    <w:rsid w:val="0030589E"/>
    <w:rsid w:val="00311582"/>
    <w:rsid w:val="0031494E"/>
    <w:rsid w:val="003175A4"/>
    <w:rsid w:val="00317856"/>
    <w:rsid w:val="0032237E"/>
    <w:rsid w:val="00333BD4"/>
    <w:rsid w:val="0033762F"/>
    <w:rsid w:val="0034104C"/>
    <w:rsid w:val="00341827"/>
    <w:rsid w:val="00342C51"/>
    <w:rsid w:val="00354678"/>
    <w:rsid w:val="00354A5C"/>
    <w:rsid w:val="00356284"/>
    <w:rsid w:val="00370270"/>
    <w:rsid w:val="00370439"/>
    <w:rsid w:val="0037226F"/>
    <w:rsid w:val="00374483"/>
    <w:rsid w:val="00375762"/>
    <w:rsid w:val="00375FB7"/>
    <w:rsid w:val="003861AD"/>
    <w:rsid w:val="003A0592"/>
    <w:rsid w:val="003A18BB"/>
    <w:rsid w:val="003B1129"/>
    <w:rsid w:val="003B229C"/>
    <w:rsid w:val="003B4553"/>
    <w:rsid w:val="003B63E9"/>
    <w:rsid w:val="003D25D9"/>
    <w:rsid w:val="003E5005"/>
    <w:rsid w:val="003E7319"/>
    <w:rsid w:val="003F19DC"/>
    <w:rsid w:val="003F3450"/>
    <w:rsid w:val="00403A1F"/>
    <w:rsid w:val="00404084"/>
    <w:rsid w:val="00415A75"/>
    <w:rsid w:val="00424A99"/>
    <w:rsid w:val="00434B26"/>
    <w:rsid w:val="00436E33"/>
    <w:rsid w:val="00447193"/>
    <w:rsid w:val="004568B5"/>
    <w:rsid w:val="00460482"/>
    <w:rsid w:val="00463D56"/>
    <w:rsid w:val="00467547"/>
    <w:rsid w:val="00470AC4"/>
    <w:rsid w:val="00472895"/>
    <w:rsid w:val="004840A3"/>
    <w:rsid w:val="00486497"/>
    <w:rsid w:val="004918B3"/>
    <w:rsid w:val="004938D7"/>
    <w:rsid w:val="004A488E"/>
    <w:rsid w:val="004A7254"/>
    <w:rsid w:val="004B4050"/>
    <w:rsid w:val="004B4E62"/>
    <w:rsid w:val="004B7167"/>
    <w:rsid w:val="004B727D"/>
    <w:rsid w:val="004C2AB7"/>
    <w:rsid w:val="004C6DE0"/>
    <w:rsid w:val="004C7478"/>
    <w:rsid w:val="004E3106"/>
    <w:rsid w:val="004E52C4"/>
    <w:rsid w:val="004E6708"/>
    <w:rsid w:val="004F5A58"/>
    <w:rsid w:val="004F644E"/>
    <w:rsid w:val="005008B8"/>
    <w:rsid w:val="0050423B"/>
    <w:rsid w:val="0053253B"/>
    <w:rsid w:val="005376A4"/>
    <w:rsid w:val="00540462"/>
    <w:rsid w:val="0054138E"/>
    <w:rsid w:val="00542B73"/>
    <w:rsid w:val="0054347A"/>
    <w:rsid w:val="00551516"/>
    <w:rsid w:val="0055245D"/>
    <w:rsid w:val="00552A46"/>
    <w:rsid w:val="00563A7C"/>
    <w:rsid w:val="00572094"/>
    <w:rsid w:val="005738F7"/>
    <w:rsid w:val="005869F2"/>
    <w:rsid w:val="00587E40"/>
    <w:rsid w:val="00597E18"/>
    <w:rsid w:val="005A436E"/>
    <w:rsid w:val="005A4427"/>
    <w:rsid w:val="005B01EB"/>
    <w:rsid w:val="005C2BF3"/>
    <w:rsid w:val="005C5CDD"/>
    <w:rsid w:val="005C6797"/>
    <w:rsid w:val="005D38D0"/>
    <w:rsid w:val="005E69EB"/>
    <w:rsid w:val="005E7CCE"/>
    <w:rsid w:val="005F29DF"/>
    <w:rsid w:val="005F3FC5"/>
    <w:rsid w:val="005F4A47"/>
    <w:rsid w:val="005F5F36"/>
    <w:rsid w:val="00600C36"/>
    <w:rsid w:val="006078C7"/>
    <w:rsid w:val="006158C9"/>
    <w:rsid w:val="00620CF7"/>
    <w:rsid w:val="00622512"/>
    <w:rsid w:val="006248A3"/>
    <w:rsid w:val="00631C1E"/>
    <w:rsid w:val="00632EFC"/>
    <w:rsid w:val="00635F86"/>
    <w:rsid w:val="00643BE7"/>
    <w:rsid w:val="006546BE"/>
    <w:rsid w:val="006573A8"/>
    <w:rsid w:val="00657DC4"/>
    <w:rsid w:val="00664F70"/>
    <w:rsid w:val="00671B6D"/>
    <w:rsid w:val="00680139"/>
    <w:rsid w:val="00692FF3"/>
    <w:rsid w:val="006932DF"/>
    <w:rsid w:val="00697A38"/>
    <w:rsid w:val="006A52F7"/>
    <w:rsid w:val="006A6DA3"/>
    <w:rsid w:val="006B1D0B"/>
    <w:rsid w:val="006B24F2"/>
    <w:rsid w:val="006C54C9"/>
    <w:rsid w:val="006C5593"/>
    <w:rsid w:val="006D69D8"/>
    <w:rsid w:val="006E0BF9"/>
    <w:rsid w:val="006E4B7E"/>
    <w:rsid w:val="006F10B0"/>
    <w:rsid w:val="006F1E93"/>
    <w:rsid w:val="007026BE"/>
    <w:rsid w:val="007061B4"/>
    <w:rsid w:val="00707DCA"/>
    <w:rsid w:val="007148A5"/>
    <w:rsid w:val="007171F9"/>
    <w:rsid w:val="00720C60"/>
    <w:rsid w:val="007304EA"/>
    <w:rsid w:val="00734EAB"/>
    <w:rsid w:val="00750183"/>
    <w:rsid w:val="00750A62"/>
    <w:rsid w:val="00770F6B"/>
    <w:rsid w:val="0078216C"/>
    <w:rsid w:val="007841D5"/>
    <w:rsid w:val="00787FCB"/>
    <w:rsid w:val="00794B7F"/>
    <w:rsid w:val="007A08D5"/>
    <w:rsid w:val="007A3F2D"/>
    <w:rsid w:val="007B0B68"/>
    <w:rsid w:val="007C1B7B"/>
    <w:rsid w:val="007C1F6F"/>
    <w:rsid w:val="007D0420"/>
    <w:rsid w:val="007D2374"/>
    <w:rsid w:val="007D766D"/>
    <w:rsid w:val="007F4DFF"/>
    <w:rsid w:val="007F6295"/>
    <w:rsid w:val="00802B48"/>
    <w:rsid w:val="00804002"/>
    <w:rsid w:val="00812530"/>
    <w:rsid w:val="00812FA4"/>
    <w:rsid w:val="008170EE"/>
    <w:rsid w:val="008260A7"/>
    <w:rsid w:val="008346CD"/>
    <w:rsid w:val="00834A71"/>
    <w:rsid w:val="008365EC"/>
    <w:rsid w:val="00847094"/>
    <w:rsid w:val="00847C4E"/>
    <w:rsid w:val="008518D2"/>
    <w:rsid w:val="00851A98"/>
    <w:rsid w:val="008524BA"/>
    <w:rsid w:val="00857387"/>
    <w:rsid w:val="00857DEF"/>
    <w:rsid w:val="00871899"/>
    <w:rsid w:val="00871931"/>
    <w:rsid w:val="00872C2F"/>
    <w:rsid w:val="00873ADD"/>
    <w:rsid w:val="0087491A"/>
    <w:rsid w:val="008826B3"/>
    <w:rsid w:val="00886856"/>
    <w:rsid w:val="00890F08"/>
    <w:rsid w:val="008A2B54"/>
    <w:rsid w:val="008A5EA6"/>
    <w:rsid w:val="008B3F90"/>
    <w:rsid w:val="008B7DF2"/>
    <w:rsid w:val="008C04AA"/>
    <w:rsid w:val="008E271A"/>
    <w:rsid w:val="008E498A"/>
    <w:rsid w:val="008E7BD1"/>
    <w:rsid w:val="008F1F78"/>
    <w:rsid w:val="008F224C"/>
    <w:rsid w:val="008F4B08"/>
    <w:rsid w:val="008F6480"/>
    <w:rsid w:val="009037CC"/>
    <w:rsid w:val="0091293E"/>
    <w:rsid w:val="00913D65"/>
    <w:rsid w:val="009154A6"/>
    <w:rsid w:val="00921028"/>
    <w:rsid w:val="009217E5"/>
    <w:rsid w:val="00923C67"/>
    <w:rsid w:val="00926A9C"/>
    <w:rsid w:val="00927D2E"/>
    <w:rsid w:val="00930D53"/>
    <w:rsid w:val="00931ADB"/>
    <w:rsid w:val="0093627B"/>
    <w:rsid w:val="009410F9"/>
    <w:rsid w:val="009555CB"/>
    <w:rsid w:val="00955C83"/>
    <w:rsid w:val="00966788"/>
    <w:rsid w:val="009724A4"/>
    <w:rsid w:val="00982FC6"/>
    <w:rsid w:val="00984A6F"/>
    <w:rsid w:val="00985FB5"/>
    <w:rsid w:val="00986CDC"/>
    <w:rsid w:val="009934F4"/>
    <w:rsid w:val="00995CFD"/>
    <w:rsid w:val="009A0B87"/>
    <w:rsid w:val="009A0E3E"/>
    <w:rsid w:val="009A3824"/>
    <w:rsid w:val="009B4937"/>
    <w:rsid w:val="009B5ACC"/>
    <w:rsid w:val="009D0923"/>
    <w:rsid w:val="009D19F9"/>
    <w:rsid w:val="009D43E5"/>
    <w:rsid w:val="009E1848"/>
    <w:rsid w:val="009E4150"/>
    <w:rsid w:val="009E4ACD"/>
    <w:rsid w:val="009E7961"/>
    <w:rsid w:val="009E7B69"/>
    <w:rsid w:val="009F0AD0"/>
    <w:rsid w:val="009F0C16"/>
    <w:rsid w:val="009F77BD"/>
    <w:rsid w:val="00A00944"/>
    <w:rsid w:val="00A05ACC"/>
    <w:rsid w:val="00A070B6"/>
    <w:rsid w:val="00A12E9F"/>
    <w:rsid w:val="00A15A6A"/>
    <w:rsid w:val="00A225FF"/>
    <w:rsid w:val="00A22713"/>
    <w:rsid w:val="00A249E4"/>
    <w:rsid w:val="00A40146"/>
    <w:rsid w:val="00A40F2F"/>
    <w:rsid w:val="00A4473E"/>
    <w:rsid w:val="00A44D3D"/>
    <w:rsid w:val="00A54FAC"/>
    <w:rsid w:val="00A55AAF"/>
    <w:rsid w:val="00A6279B"/>
    <w:rsid w:val="00A66228"/>
    <w:rsid w:val="00A70842"/>
    <w:rsid w:val="00A74679"/>
    <w:rsid w:val="00A806B4"/>
    <w:rsid w:val="00A82F33"/>
    <w:rsid w:val="00A86B46"/>
    <w:rsid w:val="00A91633"/>
    <w:rsid w:val="00A93740"/>
    <w:rsid w:val="00A93E8E"/>
    <w:rsid w:val="00A93F57"/>
    <w:rsid w:val="00A94BB8"/>
    <w:rsid w:val="00A96AB5"/>
    <w:rsid w:val="00AA1584"/>
    <w:rsid w:val="00AA1F16"/>
    <w:rsid w:val="00AA276D"/>
    <w:rsid w:val="00AA5A95"/>
    <w:rsid w:val="00AB4854"/>
    <w:rsid w:val="00AB71DA"/>
    <w:rsid w:val="00AC40CF"/>
    <w:rsid w:val="00AC7D23"/>
    <w:rsid w:val="00AC7F4B"/>
    <w:rsid w:val="00AD1DAF"/>
    <w:rsid w:val="00AD7175"/>
    <w:rsid w:val="00AE6706"/>
    <w:rsid w:val="00AF06AA"/>
    <w:rsid w:val="00AF6BE1"/>
    <w:rsid w:val="00AF71F6"/>
    <w:rsid w:val="00AF7F25"/>
    <w:rsid w:val="00B05A46"/>
    <w:rsid w:val="00B05FF2"/>
    <w:rsid w:val="00B11042"/>
    <w:rsid w:val="00B15E4C"/>
    <w:rsid w:val="00B20431"/>
    <w:rsid w:val="00B26135"/>
    <w:rsid w:val="00B268BB"/>
    <w:rsid w:val="00B26E78"/>
    <w:rsid w:val="00B32311"/>
    <w:rsid w:val="00B42541"/>
    <w:rsid w:val="00B47D8A"/>
    <w:rsid w:val="00B52FEA"/>
    <w:rsid w:val="00B7003C"/>
    <w:rsid w:val="00B80B72"/>
    <w:rsid w:val="00B80F80"/>
    <w:rsid w:val="00B81D4B"/>
    <w:rsid w:val="00B82166"/>
    <w:rsid w:val="00B916C1"/>
    <w:rsid w:val="00B93295"/>
    <w:rsid w:val="00B93BD9"/>
    <w:rsid w:val="00B94AB5"/>
    <w:rsid w:val="00B972D9"/>
    <w:rsid w:val="00B978E7"/>
    <w:rsid w:val="00BA4AC4"/>
    <w:rsid w:val="00BB1FF8"/>
    <w:rsid w:val="00BB3160"/>
    <w:rsid w:val="00BB3F5B"/>
    <w:rsid w:val="00BB5138"/>
    <w:rsid w:val="00BB5BA8"/>
    <w:rsid w:val="00BB6F82"/>
    <w:rsid w:val="00BC3936"/>
    <w:rsid w:val="00BC46A0"/>
    <w:rsid w:val="00BD546B"/>
    <w:rsid w:val="00BE634D"/>
    <w:rsid w:val="00BF2E00"/>
    <w:rsid w:val="00C012F4"/>
    <w:rsid w:val="00C02DB8"/>
    <w:rsid w:val="00C02E9F"/>
    <w:rsid w:val="00C04A4E"/>
    <w:rsid w:val="00C141BD"/>
    <w:rsid w:val="00C32268"/>
    <w:rsid w:val="00C34550"/>
    <w:rsid w:val="00C36A19"/>
    <w:rsid w:val="00C4098A"/>
    <w:rsid w:val="00C436B3"/>
    <w:rsid w:val="00C52709"/>
    <w:rsid w:val="00C559A8"/>
    <w:rsid w:val="00C57590"/>
    <w:rsid w:val="00C63E96"/>
    <w:rsid w:val="00C645C6"/>
    <w:rsid w:val="00C66B46"/>
    <w:rsid w:val="00C678EA"/>
    <w:rsid w:val="00C7659A"/>
    <w:rsid w:val="00C779D5"/>
    <w:rsid w:val="00C853A5"/>
    <w:rsid w:val="00C9194E"/>
    <w:rsid w:val="00C94DC4"/>
    <w:rsid w:val="00C96919"/>
    <w:rsid w:val="00C972AF"/>
    <w:rsid w:val="00CB0303"/>
    <w:rsid w:val="00CC4B5E"/>
    <w:rsid w:val="00CC4C59"/>
    <w:rsid w:val="00CD0116"/>
    <w:rsid w:val="00CD076F"/>
    <w:rsid w:val="00CD07ED"/>
    <w:rsid w:val="00CD3039"/>
    <w:rsid w:val="00CD3D54"/>
    <w:rsid w:val="00CE3037"/>
    <w:rsid w:val="00CE5C17"/>
    <w:rsid w:val="00CF035D"/>
    <w:rsid w:val="00CF1678"/>
    <w:rsid w:val="00CF3874"/>
    <w:rsid w:val="00CF38C7"/>
    <w:rsid w:val="00CF38D4"/>
    <w:rsid w:val="00CF59BD"/>
    <w:rsid w:val="00D00DD4"/>
    <w:rsid w:val="00D03D67"/>
    <w:rsid w:val="00D040F5"/>
    <w:rsid w:val="00D06CC9"/>
    <w:rsid w:val="00D11C38"/>
    <w:rsid w:val="00D11EF1"/>
    <w:rsid w:val="00D129C8"/>
    <w:rsid w:val="00D1530D"/>
    <w:rsid w:val="00D157B3"/>
    <w:rsid w:val="00D21298"/>
    <w:rsid w:val="00D271E1"/>
    <w:rsid w:val="00D304F6"/>
    <w:rsid w:val="00D3077B"/>
    <w:rsid w:val="00D3287E"/>
    <w:rsid w:val="00D456A4"/>
    <w:rsid w:val="00D50243"/>
    <w:rsid w:val="00D547EF"/>
    <w:rsid w:val="00D6036B"/>
    <w:rsid w:val="00D71334"/>
    <w:rsid w:val="00D73EE7"/>
    <w:rsid w:val="00D753F9"/>
    <w:rsid w:val="00D83A50"/>
    <w:rsid w:val="00D90ADD"/>
    <w:rsid w:val="00D94A3E"/>
    <w:rsid w:val="00D96178"/>
    <w:rsid w:val="00D96FDB"/>
    <w:rsid w:val="00DA78F3"/>
    <w:rsid w:val="00DB2C53"/>
    <w:rsid w:val="00DB5EB9"/>
    <w:rsid w:val="00DB642D"/>
    <w:rsid w:val="00DB69DF"/>
    <w:rsid w:val="00DC0C78"/>
    <w:rsid w:val="00DC1B53"/>
    <w:rsid w:val="00DC356B"/>
    <w:rsid w:val="00DC593C"/>
    <w:rsid w:val="00DC6E9D"/>
    <w:rsid w:val="00DD464D"/>
    <w:rsid w:val="00DD704D"/>
    <w:rsid w:val="00DF448B"/>
    <w:rsid w:val="00DF544D"/>
    <w:rsid w:val="00DF55B3"/>
    <w:rsid w:val="00DF5F35"/>
    <w:rsid w:val="00E04A79"/>
    <w:rsid w:val="00E125A6"/>
    <w:rsid w:val="00E1338D"/>
    <w:rsid w:val="00E41BD2"/>
    <w:rsid w:val="00E4315B"/>
    <w:rsid w:val="00E46C15"/>
    <w:rsid w:val="00E47429"/>
    <w:rsid w:val="00E50262"/>
    <w:rsid w:val="00E508B7"/>
    <w:rsid w:val="00E51433"/>
    <w:rsid w:val="00E678E2"/>
    <w:rsid w:val="00E74BFD"/>
    <w:rsid w:val="00E7753C"/>
    <w:rsid w:val="00E77AEE"/>
    <w:rsid w:val="00E81B5D"/>
    <w:rsid w:val="00E83171"/>
    <w:rsid w:val="00E87F7D"/>
    <w:rsid w:val="00E927DF"/>
    <w:rsid w:val="00E97AB8"/>
    <w:rsid w:val="00EA660B"/>
    <w:rsid w:val="00EB0A82"/>
    <w:rsid w:val="00EB51E4"/>
    <w:rsid w:val="00EB70D9"/>
    <w:rsid w:val="00EC13ED"/>
    <w:rsid w:val="00EC2156"/>
    <w:rsid w:val="00EC26D1"/>
    <w:rsid w:val="00EC67F1"/>
    <w:rsid w:val="00EE35FB"/>
    <w:rsid w:val="00EE4535"/>
    <w:rsid w:val="00EF4342"/>
    <w:rsid w:val="00F00013"/>
    <w:rsid w:val="00F02268"/>
    <w:rsid w:val="00F02B0F"/>
    <w:rsid w:val="00F0421E"/>
    <w:rsid w:val="00F075FF"/>
    <w:rsid w:val="00F11B85"/>
    <w:rsid w:val="00F12F97"/>
    <w:rsid w:val="00F23E77"/>
    <w:rsid w:val="00F33BE9"/>
    <w:rsid w:val="00F44932"/>
    <w:rsid w:val="00F50FDC"/>
    <w:rsid w:val="00F51E45"/>
    <w:rsid w:val="00F52272"/>
    <w:rsid w:val="00F57CDD"/>
    <w:rsid w:val="00F634D8"/>
    <w:rsid w:val="00F76193"/>
    <w:rsid w:val="00F80CC0"/>
    <w:rsid w:val="00F8249F"/>
    <w:rsid w:val="00F91774"/>
    <w:rsid w:val="00FA24F3"/>
    <w:rsid w:val="00FA3F08"/>
    <w:rsid w:val="00FA4853"/>
    <w:rsid w:val="00FA6504"/>
    <w:rsid w:val="00FB1E9F"/>
    <w:rsid w:val="00FC0982"/>
    <w:rsid w:val="00FC0E5A"/>
    <w:rsid w:val="00FD3DBB"/>
    <w:rsid w:val="00FD43FB"/>
    <w:rsid w:val="00FD481E"/>
    <w:rsid w:val="00FD62D5"/>
    <w:rsid w:val="00FE450E"/>
    <w:rsid w:val="00FF2B9E"/>
    <w:rsid w:val="00FF5A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4C69B"/>
  <w15:chartTrackingRefBased/>
  <w15:docId w15:val="{ECB991DA-F64A-BA4D-99D3-B0448A1AC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4937"/>
    <w:pPr>
      <w:shd w:val="clear" w:color="auto" w:fill="FFFFFF"/>
      <w:spacing w:line="480" w:lineRule="auto"/>
      <w:ind w:firstLine="720"/>
    </w:pPr>
    <w:rPr>
      <w:rFonts w:ascii="Times New Roman" w:eastAsia="Times New Roman" w:hAnsi="Times New Roman" w:cs="Times New Roman"/>
      <w:color w:val="222222"/>
      <w:sz w:val="22"/>
      <w:szCs w:val="22"/>
    </w:rPr>
  </w:style>
  <w:style w:type="paragraph" w:styleId="Heading1">
    <w:name w:val="heading 1"/>
    <w:basedOn w:val="Normal"/>
    <w:next w:val="Normal"/>
    <w:link w:val="Heading1Char"/>
    <w:uiPriority w:val="9"/>
    <w:qFormat/>
    <w:rsid w:val="00FD481E"/>
    <w:pPr>
      <w:jc w:val="center"/>
      <w:outlineLvl w:val="0"/>
    </w:pPr>
    <w:rPr>
      <w:b/>
      <w:sz w:val="28"/>
      <w:szCs w:val="28"/>
    </w:rPr>
  </w:style>
  <w:style w:type="paragraph" w:styleId="Heading2">
    <w:name w:val="heading 2"/>
    <w:basedOn w:val="Normal"/>
    <w:next w:val="Normal"/>
    <w:link w:val="Heading2Char"/>
    <w:uiPriority w:val="9"/>
    <w:unhideWhenUsed/>
    <w:qFormat/>
    <w:rsid w:val="009B4937"/>
    <w:pPr>
      <w:ind w:firstLine="0"/>
      <w:outlineLvl w:val="1"/>
    </w:pPr>
    <w:rPr>
      <w:b/>
      <w:sz w:val="24"/>
      <w:szCs w:val="24"/>
    </w:rPr>
  </w:style>
  <w:style w:type="paragraph" w:styleId="Heading3">
    <w:name w:val="heading 3"/>
    <w:basedOn w:val="Normal"/>
    <w:next w:val="Normal"/>
    <w:link w:val="Heading3Char"/>
    <w:uiPriority w:val="9"/>
    <w:unhideWhenUsed/>
    <w:qFormat/>
    <w:rsid w:val="009B4937"/>
    <w:pPr>
      <w:ind w:firstLine="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D481E"/>
    <w:pPr>
      <w:contextualSpacing/>
      <w:jc w:val="center"/>
    </w:pPr>
    <w:rPr>
      <w:rFonts w:eastAsiaTheme="majorEastAsia"/>
      <w:spacing w:val="-10"/>
      <w:kern w:val="28"/>
      <w:sz w:val="40"/>
      <w:szCs w:val="56"/>
    </w:rPr>
  </w:style>
  <w:style w:type="character" w:customStyle="1" w:styleId="TitleChar">
    <w:name w:val="Title Char"/>
    <w:basedOn w:val="DefaultParagraphFont"/>
    <w:link w:val="Title"/>
    <w:uiPriority w:val="10"/>
    <w:rsid w:val="00FD481E"/>
    <w:rPr>
      <w:rFonts w:ascii="Times New Roman" w:eastAsiaTheme="majorEastAsia" w:hAnsi="Times New Roman" w:cs="Times New Roman"/>
      <w:spacing w:val="-10"/>
      <w:kern w:val="28"/>
      <w:sz w:val="40"/>
      <w:szCs w:val="56"/>
    </w:rPr>
  </w:style>
  <w:style w:type="character" w:styleId="SubtleEmphasis">
    <w:name w:val="Subtle Emphasis"/>
    <w:aliases w:val="Superscript"/>
    <w:uiPriority w:val="19"/>
    <w:qFormat/>
    <w:rsid w:val="00FD481E"/>
    <w:rPr>
      <w:rFonts w:ascii="Times New Roman" w:hAnsi="Times New Roman" w:cs="Times New Roman"/>
      <w:vertAlign w:val="superscript"/>
    </w:rPr>
  </w:style>
  <w:style w:type="character" w:customStyle="1" w:styleId="Heading1Char">
    <w:name w:val="Heading 1 Char"/>
    <w:basedOn w:val="DefaultParagraphFont"/>
    <w:link w:val="Heading1"/>
    <w:uiPriority w:val="9"/>
    <w:rsid w:val="00FD481E"/>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30589E"/>
    <w:rPr>
      <w:sz w:val="16"/>
      <w:szCs w:val="16"/>
    </w:rPr>
  </w:style>
  <w:style w:type="paragraph" w:styleId="CommentText">
    <w:name w:val="annotation text"/>
    <w:basedOn w:val="Normal"/>
    <w:link w:val="CommentTextChar"/>
    <w:uiPriority w:val="99"/>
    <w:unhideWhenUsed/>
    <w:rsid w:val="0030589E"/>
    <w:rPr>
      <w:sz w:val="20"/>
      <w:szCs w:val="20"/>
    </w:rPr>
  </w:style>
  <w:style w:type="character" w:customStyle="1" w:styleId="CommentTextChar">
    <w:name w:val="Comment Text Char"/>
    <w:basedOn w:val="DefaultParagraphFont"/>
    <w:link w:val="CommentText"/>
    <w:uiPriority w:val="99"/>
    <w:rsid w:val="0030589E"/>
    <w:rPr>
      <w:sz w:val="20"/>
      <w:szCs w:val="20"/>
    </w:rPr>
  </w:style>
  <w:style w:type="paragraph" w:styleId="BalloonText">
    <w:name w:val="Balloon Text"/>
    <w:basedOn w:val="Normal"/>
    <w:link w:val="BalloonTextChar"/>
    <w:uiPriority w:val="99"/>
    <w:semiHidden/>
    <w:unhideWhenUsed/>
    <w:rsid w:val="0030589E"/>
    <w:rPr>
      <w:sz w:val="18"/>
      <w:szCs w:val="18"/>
    </w:rPr>
  </w:style>
  <w:style w:type="character" w:customStyle="1" w:styleId="BalloonTextChar">
    <w:name w:val="Balloon Text Char"/>
    <w:basedOn w:val="DefaultParagraphFont"/>
    <w:link w:val="BalloonText"/>
    <w:uiPriority w:val="99"/>
    <w:semiHidden/>
    <w:rsid w:val="0030589E"/>
    <w:rPr>
      <w:rFonts w:ascii="Times New Roman" w:hAnsi="Times New Roman" w:cs="Times New Roman"/>
      <w:sz w:val="18"/>
      <w:szCs w:val="18"/>
    </w:rPr>
  </w:style>
  <w:style w:type="character" w:styleId="LineNumber">
    <w:name w:val="line number"/>
    <w:basedOn w:val="DefaultParagraphFont"/>
    <w:uiPriority w:val="99"/>
    <w:semiHidden/>
    <w:unhideWhenUsed/>
    <w:rsid w:val="0030589E"/>
  </w:style>
  <w:style w:type="character" w:styleId="Hyperlink">
    <w:name w:val="Hyperlink"/>
    <w:basedOn w:val="DefaultParagraphFont"/>
    <w:uiPriority w:val="99"/>
    <w:unhideWhenUsed/>
    <w:rsid w:val="0030589E"/>
    <w:rPr>
      <w:color w:val="0563C1" w:themeColor="hyperlink"/>
      <w:u w:val="single"/>
    </w:rPr>
  </w:style>
  <w:style w:type="character" w:customStyle="1" w:styleId="UnresolvedMention1">
    <w:name w:val="Unresolved Mention1"/>
    <w:basedOn w:val="DefaultParagraphFont"/>
    <w:uiPriority w:val="99"/>
    <w:semiHidden/>
    <w:unhideWhenUsed/>
    <w:rsid w:val="0030589E"/>
    <w:rPr>
      <w:color w:val="605E5C"/>
      <w:shd w:val="clear" w:color="auto" w:fill="E1DFDD"/>
    </w:rPr>
  </w:style>
  <w:style w:type="character" w:customStyle="1" w:styleId="Heading2Char">
    <w:name w:val="Heading 2 Char"/>
    <w:basedOn w:val="DefaultParagraphFont"/>
    <w:link w:val="Heading2"/>
    <w:uiPriority w:val="9"/>
    <w:rsid w:val="009B4937"/>
    <w:rPr>
      <w:rFonts w:ascii="Times New Roman" w:eastAsia="Times New Roman" w:hAnsi="Times New Roman" w:cs="Times New Roman"/>
      <w:b/>
      <w:color w:val="222222"/>
      <w:shd w:val="clear" w:color="auto" w:fill="FFFFFF"/>
    </w:rPr>
  </w:style>
  <w:style w:type="character" w:customStyle="1" w:styleId="Heading3Char">
    <w:name w:val="Heading 3 Char"/>
    <w:basedOn w:val="DefaultParagraphFont"/>
    <w:link w:val="Heading3"/>
    <w:uiPriority w:val="9"/>
    <w:rsid w:val="009B4937"/>
    <w:rPr>
      <w:rFonts w:ascii="Times New Roman" w:eastAsia="Times New Roman" w:hAnsi="Times New Roman" w:cs="Times New Roman"/>
      <w:b/>
      <w:i/>
      <w:color w:val="222222"/>
      <w:sz w:val="22"/>
      <w:szCs w:val="22"/>
      <w:shd w:val="clear" w:color="auto" w:fill="FFFFFF"/>
    </w:rPr>
  </w:style>
  <w:style w:type="paragraph" w:styleId="CommentSubject">
    <w:name w:val="annotation subject"/>
    <w:basedOn w:val="CommentText"/>
    <w:next w:val="CommentText"/>
    <w:link w:val="CommentSubjectChar"/>
    <w:uiPriority w:val="99"/>
    <w:semiHidden/>
    <w:unhideWhenUsed/>
    <w:rsid w:val="009B4937"/>
    <w:pPr>
      <w:spacing w:line="240" w:lineRule="auto"/>
    </w:pPr>
    <w:rPr>
      <w:b/>
      <w:bCs/>
    </w:rPr>
  </w:style>
  <w:style w:type="character" w:customStyle="1" w:styleId="CommentSubjectChar">
    <w:name w:val="Comment Subject Char"/>
    <w:basedOn w:val="CommentTextChar"/>
    <w:link w:val="CommentSubject"/>
    <w:uiPriority w:val="99"/>
    <w:semiHidden/>
    <w:rsid w:val="009B4937"/>
    <w:rPr>
      <w:rFonts w:ascii="Times New Roman" w:eastAsia="Times New Roman" w:hAnsi="Times New Roman" w:cs="Times New Roman"/>
      <w:b/>
      <w:bCs/>
      <w:color w:val="222222"/>
      <w:sz w:val="20"/>
      <w:szCs w:val="20"/>
      <w:shd w:val="clear" w:color="auto" w:fill="FFFFFF"/>
    </w:rPr>
  </w:style>
  <w:style w:type="table" w:styleId="TableGrid">
    <w:name w:val="Table Grid"/>
    <w:basedOn w:val="TableNormal"/>
    <w:uiPriority w:val="39"/>
    <w:rsid w:val="005F4A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 ref"/>
    <w:basedOn w:val="Normal"/>
    <w:next w:val="Normal"/>
    <w:link w:val="SubtitleChar"/>
    <w:uiPriority w:val="11"/>
    <w:qFormat/>
    <w:rsid w:val="005869F2"/>
    <w:rPr>
      <w:b/>
      <w:i/>
    </w:rPr>
  </w:style>
  <w:style w:type="character" w:customStyle="1" w:styleId="SubtitleChar">
    <w:name w:val="Subtitle Char"/>
    <w:aliases w:val="Fig. ref Char"/>
    <w:basedOn w:val="DefaultParagraphFont"/>
    <w:link w:val="Subtitle"/>
    <w:uiPriority w:val="11"/>
    <w:rsid w:val="005869F2"/>
    <w:rPr>
      <w:rFonts w:ascii="Times New Roman" w:eastAsia="Times New Roman" w:hAnsi="Times New Roman" w:cs="Times New Roman"/>
      <w:b/>
      <w:i/>
      <w:color w:val="222222"/>
      <w:sz w:val="22"/>
      <w:szCs w:val="22"/>
      <w:shd w:val="clear" w:color="auto" w:fill="FFFFFF"/>
    </w:rPr>
  </w:style>
  <w:style w:type="paragraph" w:styleId="Header">
    <w:name w:val="header"/>
    <w:basedOn w:val="Normal"/>
    <w:link w:val="HeaderChar"/>
    <w:uiPriority w:val="99"/>
    <w:unhideWhenUsed/>
    <w:rsid w:val="00657DC4"/>
    <w:pPr>
      <w:tabs>
        <w:tab w:val="center" w:pos="4680"/>
        <w:tab w:val="right" w:pos="9360"/>
      </w:tabs>
      <w:spacing w:line="240" w:lineRule="auto"/>
    </w:pPr>
  </w:style>
  <w:style w:type="character" w:customStyle="1" w:styleId="HeaderChar">
    <w:name w:val="Header Char"/>
    <w:basedOn w:val="DefaultParagraphFont"/>
    <w:link w:val="Header"/>
    <w:uiPriority w:val="99"/>
    <w:rsid w:val="00657DC4"/>
    <w:rPr>
      <w:rFonts w:ascii="Times New Roman" w:eastAsia="Times New Roman" w:hAnsi="Times New Roman" w:cs="Times New Roman"/>
      <w:color w:val="222222"/>
      <w:sz w:val="22"/>
      <w:szCs w:val="22"/>
      <w:shd w:val="clear" w:color="auto" w:fill="FFFFFF"/>
    </w:rPr>
  </w:style>
  <w:style w:type="paragraph" w:styleId="Footer">
    <w:name w:val="footer"/>
    <w:basedOn w:val="Normal"/>
    <w:link w:val="FooterChar"/>
    <w:uiPriority w:val="99"/>
    <w:unhideWhenUsed/>
    <w:rsid w:val="00657DC4"/>
    <w:pPr>
      <w:tabs>
        <w:tab w:val="center" w:pos="4680"/>
        <w:tab w:val="right" w:pos="9360"/>
      </w:tabs>
      <w:spacing w:line="240" w:lineRule="auto"/>
    </w:pPr>
  </w:style>
  <w:style w:type="character" w:customStyle="1" w:styleId="FooterChar">
    <w:name w:val="Footer Char"/>
    <w:basedOn w:val="DefaultParagraphFont"/>
    <w:link w:val="Footer"/>
    <w:uiPriority w:val="99"/>
    <w:rsid w:val="00657DC4"/>
    <w:rPr>
      <w:rFonts w:ascii="Times New Roman" w:eastAsia="Times New Roman" w:hAnsi="Times New Roman" w:cs="Times New Roman"/>
      <w:color w:val="222222"/>
      <w:sz w:val="22"/>
      <w:szCs w:val="22"/>
      <w:shd w:val="clear" w:color="auto" w:fill="FFFFFF"/>
    </w:rPr>
  </w:style>
  <w:style w:type="character" w:styleId="PlaceholderText">
    <w:name w:val="Placeholder Text"/>
    <w:basedOn w:val="DefaultParagraphFont"/>
    <w:uiPriority w:val="99"/>
    <w:semiHidden/>
    <w:rsid w:val="00EC67F1"/>
    <w:rPr>
      <w:color w:val="808080"/>
    </w:rPr>
  </w:style>
  <w:style w:type="paragraph" w:styleId="Bibliography">
    <w:name w:val="Bibliography"/>
    <w:basedOn w:val="Normal"/>
    <w:next w:val="Normal"/>
    <w:uiPriority w:val="37"/>
    <w:unhideWhenUsed/>
    <w:rsid w:val="00276EA6"/>
    <w:pPr>
      <w:tabs>
        <w:tab w:val="left" w:pos="500"/>
      </w:tabs>
      <w:spacing w:after="240" w:line="240" w:lineRule="auto"/>
      <w:ind w:left="504" w:hanging="504"/>
    </w:pPr>
  </w:style>
  <w:style w:type="paragraph" w:styleId="Revision">
    <w:name w:val="Revision"/>
    <w:hidden/>
    <w:uiPriority w:val="99"/>
    <w:semiHidden/>
    <w:rsid w:val="00EC26D1"/>
    <w:rPr>
      <w:rFonts w:ascii="Times New Roman" w:eastAsia="Times New Roman" w:hAnsi="Times New Roman" w:cs="Times New Roman"/>
      <w:color w:val="22222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146156">
      <w:bodyDiv w:val="1"/>
      <w:marLeft w:val="0"/>
      <w:marRight w:val="0"/>
      <w:marTop w:val="0"/>
      <w:marBottom w:val="0"/>
      <w:divBdr>
        <w:top w:val="none" w:sz="0" w:space="0" w:color="auto"/>
        <w:left w:val="none" w:sz="0" w:space="0" w:color="auto"/>
        <w:bottom w:val="none" w:sz="0" w:space="0" w:color="auto"/>
        <w:right w:val="none" w:sz="0" w:space="0" w:color="auto"/>
      </w:divBdr>
    </w:div>
    <w:div w:id="549078825">
      <w:bodyDiv w:val="1"/>
      <w:marLeft w:val="0"/>
      <w:marRight w:val="0"/>
      <w:marTop w:val="0"/>
      <w:marBottom w:val="0"/>
      <w:divBdr>
        <w:top w:val="none" w:sz="0" w:space="0" w:color="auto"/>
        <w:left w:val="none" w:sz="0" w:space="0" w:color="auto"/>
        <w:bottom w:val="none" w:sz="0" w:space="0" w:color="auto"/>
        <w:right w:val="none" w:sz="0" w:space="0" w:color="auto"/>
      </w:divBdr>
    </w:div>
    <w:div w:id="551355995">
      <w:bodyDiv w:val="1"/>
      <w:marLeft w:val="0"/>
      <w:marRight w:val="0"/>
      <w:marTop w:val="0"/>
      <w:marBottom w:val="0"/>
      <w:divBdr>
        <w:top w:val="none" w:sz="0" w:space="0" w:color="auto"/>
        <w:left w:val="none" w:sz="0" w:space="0" w:color="auto"/>
        <w:bottom w:val="none" w:sz="0" w:space="0" w:color="auto"/>
        <w:right w:val="none" w:sz="0" w:space="0" w:color="auto"/>
      </w:divBdr>
    </w:div>
    <w:div w:id="640772244">
      <w:bodyDiv w:val="1"/>
      <w:marLeft w:val="0"/>
      <w:marRight w:val="0"/>
      <w:marTop w:val="0"/>
      <w:marBottom w:val="0"/>
      <w:divBdr>
        <w:top w:val="none" w:sz="0" w:space="0" w:color="auto"/>
        <w:left w:val="none" w:sz="0" w:space="0" w:color="auto"/>
        <w:bottom w:val="none" w:sz="0" w:space="0" w:color="auto"/>
        <w:right w:val="none" w:sz="0" w:space="0" w:color="auto"/>
      </w:divBdr>
    </w:div>
    <w:div w:id="648095294">
      <w:bodyDiv w:val="1"/>
      <w:marLeft w:val="0"/>
      <w:marRight w:val="0"/>
      <w:marTop w:val="0"/>
      <w:marBottom w:val="0"/>
      <w:divBdr>
        <w:top w:val="none" w:sz="0" w:space="0" w:color="auto"/>
        <w:left w:val="none" w:sz="0" w:space="0" w:color="auto"/>
        <w:bottom w:val="none" w:sz="0" w:space="0" w:color="auto"/>
        <w:right w:val="none" w:sz="0" w:space="0" w:color="auto"/>
      </w:divBdr>
    </w:div>
    <w:div w:id="684139312">
      <w:bodyDiv w:val="1"/>
      <w:marLeft w:val="0"/>
      <w:marRight w:val="0"/>
      <w:marTop w:val="0"/>
      <w:marBottom w:val="0"/>
      <w:divBdr>
        <w:top w:val="none" w:sz="0" w:space="0" w:color="auto"/>
        <w:left w:val="none" w:sz="0" w:space="0" w:color="auto"/>
        <w:bottom w:val="none" w:sz="0" w:space="0" w:color="auto"/>
        <w:right w:val="none" w:sz="0" w:space="0" w:color="auto"/>
      </w:divBdr>
      <w:divsChild>
        <w:div w:id="1555462650">
          <w:marLeft w:val="0"/>
          <w:marRight w:val="0"/>
          <w:marTop w:val="0"/>
          <w:marBottom w:val="0"/>
          <w:divBdr>
            <w:top w:val="none" w:sz="0" w:space="0" w:color="auto"/>
            <w:left w:val="none" w:sz="0" w:space="0" w:color="auto"/>
            <w:bottom w:val="none" w:sz="0" w:space="0" w:color="auto"/>
            <w:right w:val="none" w:sz="0" w:space="0" w:color="auto"/>
          </w:divBdr>
          <w:divsChild>
            <w:div w:id="1942686087">
              <w:marLeft w:val="0"/>
              <w:marRight w:val="0"/>
              <w:marTop w:val="0"/>
              <w:marBottom w:val="0"/>
              <w:divBdr>
                <w:top w:val="none" w:sz="0" w:space="0" w:color="auto"/>
                <w:left w:val="none" w:sz="0" w:space="0" w:color="auto"/>
                <w:bottom w:val="none" w:sz="0" w:space="0" w:color="auto"/>
                <w:right w:val="none" w:sz="0" w:space="0" w:color="auto"/>
              </w:divBdr>
              <w:divsChild>
                <w:div w:id="828785812">
                  <w:marLeft w:val="0"/>
                  <w:marRight w:val="0"/>
                  <w:marTop w:val="0"/>
                  <w:marBottom w:val="0"/>
                  <w:divBdr>
                    <w:top w:val="none" w:sz="0" w:space="0" w:color="auto"/>
                    <w:left w:val="none" w:sz="0" w:space="0" w:color="auto"/>
                    <w:bottom w:val="none" w:sz="0" w:space="0" w:color="auto"/>
                    <w:right w:val="none" w:sz="0" w:space="0" w:color="auto"/>
                  </w:divBdr>
                </w:div>
              </w:divsChild>
            </w:div>
            <w:div w:id="702562782">
              <w:marLeft w:val="0"/>
              <w:marRight w:val="0"/>
              <w:marTop w:val="0"/>
              <w:marBottom w:val="0"/>
              <w:divBdr>
                <w:top w:val="none" w:sz="0" w:space="0" w:color="auto"/>
                <w:left w:val="none" w:sz="0" w:space="0" w:color="auto"/>
                <w:bottom w:val="none" w:sz="0" w:space="0" w:color="auto"/>
                <w:right w:val="none" w:sz="0" w:space="0" w:color="auto"/>
              </w:divBdr>
              <w:divsChild>
                <w:div w:id="277445919">
                  <w:marLeft w:val="0"/>
                  <w:marRight w:val="0"/>
                  <w:marTop w:val="0"/>
                  <w:marBottom w:val="0"/>
                  <w:divBdr>
                    <w:top w:val="none" w:sz="0" w:space="0" w:color="auto"/>
                    <w:left w:val="none" w:sz="0" w:space="0" w:color="auto"/>
                    <w:bottom w:val="none" w:sz="0" w:space="0" w:color="auto"/>
                    <w:right w:val="none" w:sz="0" w:space="0" w:color="auto"/>
                  </w:divBdr>
                </w:div>
              </w:divsChild>
            </w:div>
            <w:div w:id="775952014">
              <w:marLeft w:val="0"/>
              <w:marRight w:val="0"/>
              <w:marTop w:val="0"/>
              <w:marBottom w:val="0"/>
              <w:divBdr>
                <w:top w:val="none" w:sz="0" w:space="0" w:color="auto"/>
                <w:left w:val="none" w:sz="0" w:space="0" w:color="auto"/>
                <w:bottom w:val="none" w:sz="0" w:space="0" w:color="auto"/>
                <w:right w:val="none" w:sz="0" w:space="0" w:color="auto"/>
              </w:divBdr>
              <w:divsChild>
                <w:div w:id="35005200">
                  <w:marLeft w:val="0"/>
                  <w:marRight w:val="0"/>
                  <w:marTop w:val="0"/>
                  <w:marBottom w:val="0"/>
                  <w:divBdr>
                    <w:top w:val="none" w:sz="0" w:space="0" w:color="auto"/>
                    <w:left w:val="none" w:sz="0" w:space="0" w:color="auto"/>
                    <w:bottom w:val="none" w:sz="0" w:space="0" w:color="auto"/>
                    <w:right w:val="none" w:sz="0" w:space="0" w:color="auto"/>
                  </w:divBdr>
                </w:div>
              </w:divsChild>
            </w:div>
            <w:div w:id="1509323806">
              <w:marLeft w:val="0"/>
              <w:marRight w:val="0"/>
              <w:marTop w:val="0"/>
              <w:marBottom w:val="0"/>
              <w:divBdr>
                <w:top w:val="none" w:sz="0" w:space="0" w:color="auto"/>
                <w:left w:val="none" w:sz="0" w:space="0" w:color="auto"/>
                <w:bottom w:val="none" w:sz="0" w:space="0" w:color="auto"/>
                <w:right w:val="none" w:sz="0" w:space="0" w:color="auto"/>
              </w:divBdr>
              <w:divsChild>
                <w:div w:id="124880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154988">
      <w:bodyDiv w:val="1"/>
      <w:marLeft w:val="0"/>
      <w:marRight w:val="0"/>
      <w:marTop w:val="0"/>
      <w:marBottom w:val="0"/>
      <w:divBdr>
        <w:top w:val="none" w:sz="0" w:space="0" w:color="auto"/>
        <w:left w:val="none" w:sz="0" w:space="0" w:color="auto"/>
        <w:bottom w:val="none" w:sz="0" w:space="0" w:color="auto"/>
        <w:right w:val="none" w:sz="0" w:space="0" w:color="auto"/>
      </w:divBdr>
    </w:div>
    <w:div w:id="1135874068">
      <w:bodyDiv w:val="1"/>
      <w:marLeft w:val="0"/>
      <w:marRight w:val="0"/>
      <w:marTop w:val="0"/>
      <w:marBottom w:val="0"/>
      <w:divBdr>
        <w:top w:val="none" w:sz="0" w:space="0" w:color="auto"/>
        <w:left w:val="none" w:sz="0" w:space="0" w:color="auto"/>
        <w:bottom w:val="none" w:sz="0" w:space="0" w:color="auto"/>
        <w:right w:val="none" w:sz="0" w:space="0" w:color="auto"/>
      </w:divBdr>
    </w:div>
    <w:div w:id="1437821571">
      <w:bodyDiv w:val="1"/>
      <w:marLeft w:val="0"/>
      <w:marRight w:val="0"/>
      <w:marTop w:val="0"/>
      <w:marBottom w:val="0"/>
      <w:divBdr>
        <w:top w:val="none" w:sz="0" w:space="0" w:color="auto"/>
        <w:left w:val="none" w:sz="0" w:space="0" w:color="auto"/>
        <w:bottom w:val="none" w:sz="0" w:space="0" w:color="auto"/>
        <w:right w:val="none" w:sz="0" w:space="0" w:color="auto"/>
      </w:divBdr>
    </w:div>
    <w:div w:id="1628052249">
      <w:bodyDiv w:val="1"/>
      <w:marLeft w:val="0"/>
      <w:marRight w:val="0"/>
      <w:marTop w:val="0"/>
      <w:marBottom w:val="0"/>
      <w:divBdr>
        <w:top w:val="none" w:sz="0" w:space="0" w:color="auto"/>
        <w:left w:val="none" w:sz="0" w:space="0" w:color="auto"/>
        <w:bottom w:val="none" w:sz="0" w:space="0" w:color="auto"/>
        <w:right w:val="none" w:sz="0" w:space="0" w:color="auto"/>
      </w:divBdr>
    </w:div>
    <w:div w:id="1798718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fludb.org/"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insight.ccbr.umn.edu/index.php" TargetMode="External"/><Relationship Id="rId5" Type="http://schemas.openxmlformats.org/officeDocument/2006/relationships/footnotes" Target="footnotes.xml"/><Relationship Id="rId10" Type="http://schemas.openxmlformats.org/officeDocument/2006/relationships/hyperlink" Target="mailto:jlloydsmith@ucla.edu"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0</TotalTime>
  <Pages>28</Pages>
  <Words>34552</Words>
  <Characters>196949</Characters>
  <Application>Microsoft Office Word</Application>
  <DocSecurity>0</DocSecurity>
  <Lines>1641</Lines>
  <Paragraphs>4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lyn Gostic</dc:creator>
  <cp:keywords/>
  <dc:description/>
  <cp:lastModifiedBy>Katelyn Gostic</cp:lastModifiedBy>
  <cp:revision>17</cp:revision>
  <dcterms:created xsi:type="dcterms:W3CDTF">2019-05-07T19:27:00Z</dcterms:created>
  <dcterms:modified xsi:type="dcterms:W3CDTF">2019-05-16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rQbdqEdT"/&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